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1C39EE" w14:textId="167A2B0E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Oncology</w:t>
      </w:r>
    </w:p>
    <w:p w14:paraId="70E740A4" w14:textId="586EA81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66125</w:t>
      </w:r>
    </w:p>
    <w:p w14:paraId="72A7C3F8" w14:textId="1F06952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</w:t>
      </w:r>
    </w:p>
    <w:p w14:paraId="2915EC9E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923360D" w14:textId="535FBCA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0" w:name="OLE_LINK9"/>
      <w:bookmarkStart w:id="1" w:name="OLE_LINK10"/>
      <w:r w:rsidRPr="00641752">
        <w:rPr>
          <w:rFonts w:ascii="Book Antiqua" w:eastAsia="Book Antiqua" w:hAnsi="Book Antiqua" w:cs="Book Antiqua"/>
          <w:b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cancer</w:t>
      </w:r>
      <w:r w:rsidR="00637872" w:rsidRPr="00641752">
        <w:rPr>
          <w:rFonts w:ascii="Book Antiqua" w:eastAsia="Book Antiqua" w:hAnsi="Book Antiqua" w:cs="Book Antiqua"/>
          <w:b/>
          <w:color w:val="000000" w:themeColor="text1"/>
        </w:rPr>
        <w:t>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aps/>
          <w:color w:val="000000" w:themeColor="text1"/>
        </w:rPr>
        <w:t>a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n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view</w:t>
      </w:r>
    </w:p>
    <w:bookmarkEnd w:id="0"/>
    <w:bookmarkEnd w:id="1"/>
    <w:p w14:paraId="66DD6397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6429403" w14:textId="09E574FA" w:rsidR="00A77B3E" w:rsidRPr="00641752" w:rsidRDefault="00065357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hAnsi="Book Antiqua" w:cs="Book Antiqua"/>
          <w:color w:val="000000" w:themeColor="text1"/>
          <w:lang w:eastAsia="zh-CN"/>
        </w:rPr>
        <w:t>SY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hAnsi="Book Antiqua" w:cs="Book Antiqua"/>
          <w:i/>
          <w:color w:val="000000" w:themeColor="text1"/>
          <w:lang w:eastAsia="zh-CN"/>
        </w:rPr>
        <w:t>et</w:t>
      </w:r>
      <w:r w:rsidR="00641752">
        <w:rPr>
          <w:rFonts w:ascii="Book Antiqua" w:hAnsi="Book Antiqua" w:cs="Book Antiqua"/>
          <w:i/>
          <w:color w:val="000000" w:themeColor="text1"/>
          <w:lang w:eastAsia="zh-CN"/>
        </w:rPr>
        <w:t xml:space="preserve"> </w:t>
      </w:r>
      <w:r w:rsidRPr="00641752">
        <w:rPr>
          <w:rFonts w:ascii="Book Antiqua" w:hAnsi="Book Antiqua" w:cs="Book Antiqua"/>
          <w:i/>
          <w:color w:val="000000" w:themeColor="text1"/>
          <w:lang w:eastAsia="zh-CN"/>
        </w:rPr>
        <w:t>al</w:t>
      </w:r>
      <w:r w:rsidRPr="00641752">
        <w:rPr>
          <w:rFonts w:ascii="Book Antiqua" w:hAnsi="Book Antiqua" w:cs="Book Antiqua"/>
          <w:color w:val="000000" w:themeColor="text1"/>
          <w:lang w:eastAsia="zh-CN"/>
        </w:rPr>
        <w:t>.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ncer</w:t>
      </w:r>
    </w:p>
    <w:p w14:paraId="5335101B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5B7AD8E" w14:textId="4BE80D1E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i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Yu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" w:name="OLE_LINK1"/>
      <w:bookmarkStart w:id="3" w:name="OLE_LINK2"/>
      <w:r w:rsidRPr="00641752">
        <w:rPr>
          <w:rFonts w:ascii="Book Antiqua" w:eastAsia="Book Antiqua" w:hAnsi="Book Antiqua" w:cs="Book Antiqua"/>
          <w:color w:val="000000" w:themeColor="text1"/>
        </w:rPr>
        <w:t>Tang</w:t>
      </w:r>
      <w:bookmarkEnd w:id="2"/>
      <w:bookmarkEnd w:id="3"/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i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Ju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Zhou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u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eng</w:t>
      </w:r>
      <w:proofErr w:type="spellEnd"/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proofErr w:type="spellStart"/>
      <w:r w:rsidR="00D40783" w:rsidRPr="00641752">
        <w:rPr>
          <w:rFonts w:ascii="Book Antiqua" w:eastAsia="Book Antiqua" w:hAnsi="Book Antiqua" w:cs="Book Antiqua"/>
          <w:color w:val="000000" w:themeColor="text1"/>
        </w:rPr>
        <w:t>Rong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Zeng</w:t>
      </w:r>
      <w:proofErr w:type="spellEnd"/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Guang</w:t>
      </w:r>
      <w:proofErr w:type="spellEnd"/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T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ng</w:t>
      </w:r>
    </w:p>
    <w:p w14:paraId="628A00F1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3530E04" w14:textId="27F99CD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i</w:t>
      </w:r>
      <w:r w:rsidR="00D40783" w:rsidRPr="00641752">
        <w:rPr>
          <w:rFonts w:ascii="Book Antiqua" w:hAnsi="Book Antiqua" w:cs="Book Antiqua"/>
          <w:b/>
          <w:bCs/>
          <w:color w:val="000000" w:themeColor="text1"/>
          <w:lang w:eastAsia="zh-CN"/>
        </w:rPr>
        <w:t>-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</w:rPr>
        <w:t>y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uan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Tang,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par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enterolog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Xiangya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spit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nt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u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iversit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sh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10008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Hunan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Province,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</w:t>
      </w:r>
    </w:p>
    <w:p w14:paraId="044DA1F3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FEE2F50" w14:textId="623B6262" w:rsidR="00D40783" w:rsidRPr="00641752" w:rsidRDefault="00065357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4" w:name="OLE_LINK5"/>
      <w:bookmarkStart w:id="5" w:name="OLE_LINK6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Pei-Jun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Zhou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ancer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Researc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Institut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hoo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Bas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Medicine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ie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hoo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Bas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Medicine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ie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hina</w:t>
      </w:r>
    </w:p>
    <w:bookmarkEnd w:id="4"/>
    <w:bookmarkEnd w:id="5"/>
    <w:p w14:paraId="1384CDCB" w14:textId="01EF99DC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1735A54" w14:textId="1CAD8567" w:rsidR="00A77B3E" w:rsidRPr="00641752" w:rsidRDefault="008539B4" w:rsidP="00641752">
      <w:pPr>
        <w:spacing w:line="360" w:lineRule="auto"/>
        <w:jc w:val="both"/>
        <w:rPr>
          <w:rStyle w:val="dxebaseoffice2010blue"/>
          <w:rFonts w:ascii="Book Antiqua" w:hAnsi="Book Antiqua"/>
          <w:color w:val="000000" w:themeColor="text1"/>
          <w:lang w:eastAsia="zh-CN"/>
        </w:rPr>
      </w:pP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Yu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Meng</w:t>
      </w:r>
      <w:proofErr w:type="spellEnd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Fu-</w:t>
      </w:r>
      <w:proofErr w:type="spellStart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Rong</w:t>
      </w:r>
      <w:proofErr w:type="spellEnd"/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Zeng</w:t>
      </w:r>
      <w:proofErr w:type="spellEnd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Guang</w:t>
      </w:r>
      <w:proofErr w:type="spellEnd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-Tong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Deng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Department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Dermatolog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ospital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hangsha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bookmarkStart w:id="6" w:name="OLE_LINK219"/>
      <w:bookmarkStart w:id="7" w:name="OLE_LINK220"/>
      <w:r w:rsidRPr="00641752">
        <w:rPr>
          <w:rStyle w:val="dxebaseoffice2010blue"/>
          <w:rFonts w:ascii="Book Antiqua" w:hAnsi="Book Antiqua"/>
          <w:color w:val="000000" w:themeColor="text1"/>
        </w:rPr>
        <w:t>China</w:t>
      </w:r>
      <w:bookmarkEnd w:id="6"/>
      <w:bookmarkEnd w:id="7"/>
    </w:p>
    <w:p w14:paraId="214DCCF8" w14:textId="77777777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315D1FA9" w14:textId="6A2B8AA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uthor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G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T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sign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y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R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rot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hou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J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uthors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upport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y.</w:t>
      </w:r>
    </w:p>
    <w:p w14:paraId="5C945362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14FD142" w14:textId="62D5F42D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upported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243E6C">
        <w:rPr>
          <w:rFonts w:ascii="Book Antiqua" w:hAnsi="Book Antiqua" w:cs="Book Antiqua" w:hint="eastAsia"/>
          <w:color w:val="000000" w:themeColor="text1"/>
          <w:shd w:val="clear" w:color="auto" w:fill="FFFFFF"/>
          <w:lang w:eastAsia="zh-CN"/>
        </w:rPr>
        <w:t>T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ellowship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ina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ostdoctoral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cienc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oundation</w:t>
      </w:r>
      <w:r w:rsidR="00065357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065357"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o.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065357"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2020M682594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  <w:proofErr w:type="gramEnd"/>
    </w:p>
    <w:p w14:paraId="2E1BB814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871AEB4" w14:textId="6BA3955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Corresponding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Guang</w:t>
      </w:r>
      <w:proofErr w:type="spellEnd"/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-Tong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Deng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MD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Doctor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partment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rmatolog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Hospital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  <w:lang w:eastAsia="zh-CN"/>
        </w:rPr>
        <w:t>No.</w:t>
      </w:r>
      <w:r w:rsidR="00641752">
        <w:rPr>
          <w:rStyle w:val="dxebaseoffice2010blue"/>
          <w:rFonts w:ascii="Book Antiqua" w:hAnsi="Book Antiqua"/>
          <w:color w:val="000000" w:themeColor="text1"/>
          <w:lang w:eastAsia="zh-CN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87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Road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Kaifu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istrict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hangsha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hina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ngguangtong@outlook.com</w:t>
      </w:r>
    </w:p>
    <w:p w14:paraId="3C482E9F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314DB9" w14:textId="29524AA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567F8261" w14:textId="6E76405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May</w:t>
      </w:r>
      <w:r w:rsidR="00641752">
        <w:rPr>
          <w:rFonts w:ascii="Book Antiqua" w:hAnsi="Book Antiqua" w:cs="Book Antiqua"/>
          <w:bCs/>
          <w:color w:val="000000" w:themeColor="text1"/>
          <w:lang w:eastAsia="zh-CN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17,</w:t>
      </w:r>
      <w:r w:rsidR="00641752">
        <w:rPr>
          <w:rFonts w:ascii="Book Antiqua" w:hAnsi="Book Antiqua" w:cs="Book Antiqua"/>
          <w:bCs/>
          <w:color w:val="000000" w:themeColor="text1"/>
          <w:lang w:eastAsia="zh-CN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2021</w:t>
      </w:r>
    </w:p>
    <w:p w14:paraId="74B9AAB6" w14:textId="6090CC3B" w:rsidR="00A77B3E" w:rsidRPr="008B61C6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r w:rsidR="00833C06" w:rsidRPr="006E7CA8">
        <w:t xml:space="preserve"> </w:t>
      </w:r>
      <w:r w:rsidR="00833C06" w:rsidRPr="006E7CA8">
        <w:rPr>
          <w:rFonts w:ascii="Book Antiqua" w:eastAsia="Book Antiqua" w:hAnsi="Book Antiqua" w:cs="Book Antiqua"/>
          <w:bCs/>
          <w:color w:val="000000" w:themeColor="text1"/>
        </w:rPr>
        <w:t>December 21, 2021</w:t>
      </w:r>
    </w:p>
    <w:p w14:paraId="11D70267" w14:textId="4B95F92E" w:rsidR="00A77B3E" w:rsidRPr="006E7CA8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  <w:r w:rsidR="006E7CA8">
        <w:rPr>
          <w:rFonts w:ascii="Book Antiqua" w:hAnsi="Book Antiqua" w:cs="Book Antiqua" w:hint="eastAsia"/>
          <w:b/>
          <w:bCs/>
          <w:color w:val="000000" w:themeColor="text1"/>
          <w:lang w:eastAsia="zh-CN"/>
        </w:rPr>
        <w:t xml:space="preserve"> </w:t>
      </w:r>
      <w:r w:rsidR="00136F18" w:rsidRPr="00136F18">
        <w:rPr>
          <w:rFonts w:ascii="Book Antiqua" w:hAnsi="Book Antiqua" w:cs="Book Antiqua"/>
          <w:bCs/>
          <w:color w:val="000000" w:themeColor="text1"/>
          <w:lang w:eastAsia="zh-CN"/>
        </w:rPr>
        <w:t>January 15, 202</w:t>
      </w:r>
      <w:r w:rsidR="00243E6C">
        <w:rPr>
          <w:rFonts w:ascii="Book Antiqua" w:hAnsi="Book Antiqua" w:cs="Book Antiqua" w:hint="eastAsia"/>
          <w:bCs/>
          <w:color w:val="000000" w:themeColor="text1"/>
          <w:lang w:eastAsia="zh-CN"/>
        </w:rPr>
        <w:t>2</w:t>
      </w:r>
    </w:p>
    <w:p w14:paraId="0083EDAF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41752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41F1E5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5CE9B52F" w14:textId="04EF128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(GC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ldw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m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i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i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qui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teroge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atur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um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alu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s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c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nch-to-beds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vo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acti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cri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c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i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ion.</w:t>
      </w:r>
    </w:p>
    <w:p w14:paraId="0CD8ACF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700785" w14:textId="6FCB5F7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</w:p>
    <w:p w14:paraId="37DD7553" w14:textId="77777777" w:rsidR="00A77B3E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35EA3272" w14:textId="77777777" w:rsidR="001E2883" w:rsidRDefault="001E2883" w:rsidP="001E2883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2</w:t>
      </w:r>
      <w:r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>
        <w:rPr>
          <w:rFonts w:ascii="Book Antiqua" w:eastAsia="Book Antiqua" w:hAnsi="Book Antiqua" w:cs="Book Antiqua"/>
          <w:color w:val="000000"/>
        </w:rPr>
        <w:t>Baishide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68EDE8FE" w14:textId="77777777" w:rsidR="009D2C5B" w:rsidRPr="001E2883" w:rsidRDefault="009D2C5B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19400533" w14:textId="5C7C066C" w:rsidR="00243DB9" w:rsidRDefault="00243DB9" w:rsidP="00641752">
      <w:pPr>
        <w:spacing w:line="360" w:lineRule="auto"/>
        <w:jc w:val="both"/>
        <w:rPr>
          <w:rStyle w:val="dxebaseoffice2010blue"/>
          <w:rFonts w:ascii="Book Antiqua" w:hAnsi="Book Antiqua" w:hint="eastAsia"/>
          <w:color w:val="000000" w:themeColor="text1"/>
          <w:lang w:eastAsia="zh-CN"/>
        </w:rPr>
      </w:pPr>
      <w:r w:rsidRPr="00243DB9">
        <w:rPr>
          <w:rStyle w:val="dxebaseoffice2010blue"/>
          <w:rFonts w:ascii="Book Antiqua" w:hAnsi="Book Antiqua"/>
          <w:b/>
          <w:color w:val="000000" w:themeColor="text1"/>
        </w:rPr>
        <w:t xml:space="preserve">Citation: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Ta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S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Zhou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PJ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M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Z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FR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GT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Gastr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ancer: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epigenet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view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World</w:t>
      </w:r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J</w:t>
      </w:r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Gastrointest</w:t>
      </w:r>
      <w:proofErr w:type="spellEnd"/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Oncol</w:t>
      </w:r>
      <w:proofErr w:type="spellEnd"/>
      <w:r w:rsidR="00136F18" w:rsidRPr="00136F18">
        <w:rPr>
          <w:rStyle w:val="dxebaseoffice2010blue"/>
          <w:rFonts w:ascii="Book Antiqua" w:hAnsi="Book Antiqua"/>
          <w:color w:val="000000" w:themeColor="text1"/>
        </w:rPr>
        <w:t xml:space="preserve"> 2022; 14(1): </w:t>
      </w:r>
      <w:r w:rsidR="00A46C6B">
        <w:rPr>
          <w:rStyle w:val="dxebaseoffice2010blue"/>
          <w:rFonts w:ascii="Book Antiqua" w:hAnsi="Book Antiqua" w:hint="eastAsia"/>
          <w:color w:val="000000" w:themeColor="text1"/>
          <w:lang w:eastAsia="zh-CN"/>
        </w:rPr>
        <w:t>9</w:t>
      </w:r>
      <w:r w:rsidR="00136F18" w:rsidRPr="00136F18">
        <w:rPr>
          <w:rStyle w:val="dxebaseoffice2010blue"/>
          <w:rFonts w:ascii="Book Antiqua" w:hAnsi="Book Antiqua"/>
          <w:color w:val="000000" w:themeColor="text1"/>
        </w:rPr>
        <w:t>0-</w:t>
      </w:r>
      <w:r w:rsidR="00A46C6B">
        <w:rPr>
          <w:rStyle w:val="dxebaseoffice2010blue"/>
          <w:rFonts w:ascii="Book Antiqua" w:hAnsi="Book Antiqua" w:hint="eastAsia"/>
          <w:color w:val="000000" w:themeColor="text1"/>
          <w:lang w:eastAsia="zh-CN"/>
        </w:rPr>
        <w:t>109</w:t>
      </w:r>
    </w:p>
    <w:p w14:paraId="2F0B5D54" w14:textId="61EED976" w:rsidR="00243DB9" w:rsidRDefault="00136F18" w:rsidP="00641752">
      <w:pPr>
        <w:spacing w:line="360" w:lineRule="auto"/>
        <w:jc w:val="both"/>
        <w:rPr>
          <w:rStyle w:val="dxebaseoffice2010blue"/>
          <w:rFonts w:ascii="Book Antiqua" w:hAnsi="Book Antiqua"/>
          <w:color w:val="000000" w:themeColor="text1"/>
          <w:lang w:eastAsia="zh-CN"/>
        </w:rPr>
      </w:pPr>
      <w:r w:rsidRPr="00243DB9">
        <w:rPr>
          <w:rStyle w:val="dxebaseoffice2010blue"/>
          <w:rFonts w:ascii="Book Antiqua" w:hAnsi="Book Antiqua"/>
          <w:b/>
          <w:color w:val="000000" w:themeColor="text1"/>
        </w:rPr>
        <w:t xml:space="preserve">URL: </w:t>
      </w:r>
      <w:r w:rsidR="00243DB9" w:rsidRPr="00243DB9">
        <w:rPr>
          <w:rStyle w:val="dxebaseoffice2010blue"/>
          <w:rFonts w:ascii="Book Antiqua" w:hAnsi="Book Antiqua"/>
          <w:color w:val="000000" w:themeColor="text1"/>
        </w:rPr>
        <w:t>https://www.wjgnet.com/1948-5204/full/v14/i1/</w:t>
      </w:r>
      <w:r w:rsidR="00A46C6B">
        <w:rPr>
          <w:rStyle w:val="dxebaseoffice2010blue"/>
          <w:rFonts w:ascii="Book Antiqua" w:hAnsi="Book Antiqua" w:hint="eastAsia"/>
          <w:color w:val="000000" w:themeColor="text1"/>
          <w:lang w:eastAsia="zh-CN"/>
        </w:rPr>
        <w:t>9</w:t>
      </w:r>
      <w:r w:rsidR="00243DB9" w:rsidRPr="00243DB9">
        <w:rPr>
          <w:rStyle w:val="dxebaseoffice2010blue"/>
          <w:rFonts w:ascii="Book Antiqua" w:hAnsi="Book Antiqua"/>
          <w:color w:val="000000" w:themeColor="text1"/>
        </w:rPr>
        <w:t>0.htm</w:t>
      </w:r>
    </w:p>
    <w:p w14:paraId="5946DD4B" w14:textId="2345EB39" w:rsidR="00A77B3E" w:rsidRPr="00641752" w:rsidRDefault="00136F18" w:rsidP="00641752">
      <w:pPr>
        <w:spacing w:line="360" w:lineRule="auto"/>
        <w:jc w:val="both"/>
        <w:rPr>
          <w:rStyle w:val="dxebaseoffice2010blue"/>
          <w:rFonts w:ascii="Book Antiqua" w:hAnsi="Book Antiqua"/>
          <w:color w:val="000000" w:themeColor="text1"/>
          <w:lang w:eastAsia="zh-CN"/>
        </w:rPr>
      </w:pPr>
      <w:r w:rsidRPr="00243DB9">
        <w:rPr>
          <w:rStyle w:val="dxebaseoffice2010blue"/>
          <w:rFonts w:ascii="Book Antiqua" w:hAnsi="Book Antiqua"/>
          <w:b/>
          <w:color w:val="000000" w:themeColor="text1"/>
        </w:rPr>
        <w:t xml:space="preserve">DOI: </w:t>
      </w:r>
      <w:bookmarkStart w:id="8" w:name="_GoBack"/>
      <w:r w:rsidRPr="00136F18">
        <w:rPr>
          <w:rStyle w:val="dxebaseoffice2010blue"/>
          <w:rFonts w:ascii="Book Antiqua" w:hAnsi="Book Antiqua"/>
          <w:color w:val="000000" w:themeColor="text1"/>
        </w:rPr>
        <w:t>https://dx.doi.org/10.4251/wjgo.v14.i1.</w:t>
      </w:r>
      <w:r w:rsidR="00A46C6B">
        <w:rPr>
          <w:rStyle w:val="dxebaseoffice2010blue"/>
          <w:rFonts w:ascii="Book Antiqua" w:hAnsi="Book Antiqua" w:hint="eastAsia"/>
          <w:color w:val="000000" w:themeColor="text1"/>
          <w:lang w:eastAsia="zh-CN"/>
        </w:rPr>
        <w:t>9</w:t>
      </w:r>
      <w:r w:rsidRPr="00136F18">
        <w:rPr>
          <w:rStyle w:val="dxebaseoffice2010blue"/>
          <w:rFonts w:ascii="Book Antiqua" w:hAnsi="Book Antiqua"/>
          <w:color w:val="000000" w:themeColor="text1"/>
        </w:rPr>
        <w:t>0</w:t>
      </w:r>
    </w:p>
    <w:bookmarkEnd w:id="8"/>
    <w:p w14:paraId="314360FD" w14:textId="77777777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0EA461BD" w14:textId="6345E69A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.</w:t>
      </w:r>
    </w:p>
    <w:p w14:paraId="53463AD1" w14:textId="0E984DDA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484B55BE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lastRenderedPageBreak/>
        <w:t>INTRODUCTION</w:t>
      </w:r>
    </w:p>
    <w:p w14:paraId="0D25307E" w14:textId="47D2B70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ges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n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f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bid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co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ta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ldwid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m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being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u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Jap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ore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unconspicuou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ympto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v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ompan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il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stasi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pi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b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er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di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ti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therap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mun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y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0</w:t>
      </w:r>
      <w:proofErr w:type="gramStart"/>
      <w:r w:rsidR="00D97D99" w:rsidRPr="00641752">
        <w:rPr>
          <w:rFonts w:ascii="Book Antiqua" w:eastAsia="Book Antiqua" w:hAnsi="Book Antiqua" w:cs="Book Antiqua"/>
          <w:color w:val="000000" w:themeColor="text1"/>
        </w:rPr>
        <w:t>%</w:t>
      </w:r>
      <w:r w:rsidR="00D97D99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065357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ut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reen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doscop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amin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s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infu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o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reen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ce.</w:t>
      </w:r>
    </w:p>
    <w:p w14:paraId="66C21CC6" w14:textId="4DD1673D" w:rsidR="00A77B3E" w:rsidRPr="00641752" w:rsidRDefault="00790B83" w:rsidP="00641752">
      <w:pPr>
        <w:spacing w:line="360" w:lineRule="auto"/>
        <w:ind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llustrat</w:t>
      </w:r>
      <w:r w:rsidRPr="00641752">
        <w:rPr>
          <w:rFonts w:ascii="Book Antiqua" w:eastAsia="Book Antiqua" w:hAnsi="Book Antiqua" w:cs="Book Antiqua"/>
          <w:color w:val="000000" w:themeColor="text1"/>
        </w:rPr>
        <w:t>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teroge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a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t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rad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eas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constitu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o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o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n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Pr="00641752">
        <w:rPr>
          <w:rFonts w:ascii="Book Antiqua" w:eastAsia="Book Antiqua" w:hAnsi="Book Antiqua" w:cs="Book Antiqua"/>
          <w:color w:val="000000" w:themeColor="text1"/>
        </w:rPr>
        <w:t>porad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9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rg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aps/>
          <w:color w:val="000000" w:themeColor="text1"/>
        </w:rPr>
        <w:t>h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elicobacter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(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evolve</w:t>
      </w:r>
      <w:r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o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roph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plasi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splas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enocarcinom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racte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F77C2">
        <w:rPr>
          <w:rFonts w:ascii="Book Antiqua" w:eastAsia="Book Antiqua" w:hAnsi="Book Antiqua" w:cs="Book Antiqua"/>
          <w:color w:val="000000" w:themeColor="text1"/>
        </w:rPr>
        <w:t xml:space="preserve">scarce </w:t>
      </w:r>
      <w:r w:rsidRPr="00641752">
        <w:rPr>
          <w:rFonts w:ascii="Book Antiqua" w:eastAsia="Book Antiqua" w:hAnsi="Book Antiqua" w:cs="Book Antiqua"/>
          <w:color w:val="000000" w:themeColor="text1"/>
        </w:rPr>
        <w:t>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ro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="00D97D99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p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omic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i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e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mi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cin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14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l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stein–Bar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r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EBV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satelli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SI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IN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genomically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S</w:t>
      </w:r>
      <w:proofErr w:type="gramStart"/>
      <w:r w:rsidR="00E53DF4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E53DF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aren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a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S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t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BV-sub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stein-Bar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r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rem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tu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334E8">
        <w:rPr>
          <w:rFonts w:ascii="Book Antiqua" w:eastAsia="Book Antiqua" w:hAnsi="Book Antiqua" w:cs="Book Antiqua"/>
          <w:color w:val="000000" w:themeColor="text1"/>
        </w:rPr>
        <w:lastRenderedPageBreak/>
        <w:t xml:space="preserve">patients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subtyp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larg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propor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m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pr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dis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rearrange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berration.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D830EC" w:rsidRPr="00641752">
        <w:rPr>
          <w:rFonts w:ascii="Book Antiqua" w:hAnsi="Book Antiqua" w:cs="Book Antiqua"/>
          <w:color w:val="000000" w:themeColor="text1"/>
          <w:lang w:eastAsia="zh-CN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</w:rPr>
        <w:t>ad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in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presen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subtypes.</w:t>
      </w:r>
    </w:p>
    <w:p w14:paraId="3FD6D150" w14:textId="021DAA87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l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pec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tten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u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t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.</w:t>
      </w:r>
    </w:p>
    <w:p w14:paraId="2F28CDCB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4B6BB585" w14:textId="3DD0602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HISTONE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MODIFICATIONS</w:t>
      </w:r>
    </w:p>
    <w:p w14:paraId="7E1F81CF" w14:textId="5774DA1C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Nucleosom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j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rapp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tam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p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B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a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in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i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o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-translatio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transla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PTMs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ophys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thelial-mesenchy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1</w:t>
      </w:r>
      <w:proofErr w:type="gramStart"/>
      <w:r w:rsidR="003135CD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3135CD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re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yea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modificat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succinylation</w:t>
      </w:r>
      <w:proofErr w:type="spellEnd"/>
      <w:r w:rsidR="003135CD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sumoylation</w:t>
      </w:r>
      <w:proofErr w:type="spellEnd"/>
      <w:r w:rsidR="003135CD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butyr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croton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discov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c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um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esophage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colorect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epatocarcinoma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1-14]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prov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Pr="00641752">
        <w:rPr>
          <w:rFonts w:ascii="Book Antiqua" w:eastAsia="Book Antiqua" w:hAnsi="Book Antiqua" w:cs="Book Antiqua"/>
          <w:color w:val="000000" w:themeColor="text1"/>
        </w:rPr>
        <w:t>sigh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tab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o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c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no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l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n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future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19C3E1E1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ABD3C00" w14:textId="0DD1A99A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acetylation</w:t>
      </w:r>
    </w:p>
    <w:p w14:paraId="18B37583" w14:textId="2866D5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cu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-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del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air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cataly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A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iet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enzy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ea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acetyl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v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p</w:t>
      </w:r>
      <w:r w:rsidRPr="00641752">
        <w:rPr>
          <w:rFonts w:ascii="Book Antiqua" w:eastAsia="Book Antiqua" w:hAnsi="Book Antiqua" w:cs="Book Antiqua"/>
          <w:color w:val="000000" w:themeColor="text1"/>
        </w:rPr>
        <w:t>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N5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Y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300/CBP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,2,3,8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,7,9,10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I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I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-7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V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11)</w:t>
      </w:r>
      <w:r w:rsidR="00D2530A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ilit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37AFEE31" w14:textId="159BADA6" w:rsidR="00A77B3E" w:rsidRPr="00641752" w:rsidRDefault="00E52FD5" w:rsidP="00641752">
      <w:pPr>
        <w:spacing w:line="360" w:lineRule="auto"/>
        <w:ind w:firstLine="240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9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7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urth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MP8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ja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MP8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oc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K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4K16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ue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oo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tumor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8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n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Ts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KAT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300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t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pl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t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TN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0B1F70" w:rsidRPr="00641752">
        <w:rPr>
          <w:rFonts w:ascii="Book Antiqua" w:eastAsia="Book Antiqua" w:hAnsi="Book Antiqua" w:cs="Book Antiqua"/>
          <w:color w:val="000000" w:themeColor="text1"/>
        </w:rPr>
        <w:t>staging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9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0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FN-γ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p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H3K9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celerate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7-H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tribu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mmu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GC-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1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Wisnieski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2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monstr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hypo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itia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om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DKN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ti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hib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crui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3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E2D4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hypo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tat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4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E2D4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own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3]</w:t>
      </w:r>
      <w:r w:rsidR="008539B4"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7351B234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202E5E04" w14:textId="08BE967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methylation</w:t>
      </w:r>
    </w:p>
    <w:p w14:paraId="2DD9934D" w14:textId="164D545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taly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M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o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Ms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1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2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3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particip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ten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ai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r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36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onometh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K2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dimeth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trimeth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igh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0EF4AE44" w14:textId="090BD07A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DM5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PY3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un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ve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lifera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SD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l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2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BXO2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T1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scepti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m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T1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ibu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2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-investig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ired-stu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1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m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iss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6.4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7.25%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pective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gativ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ckd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TDB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ler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WO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DM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wth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5BCE3082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1027C1D9" w14:textId="0F431CC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phosphorylation</w:t>
      </w:r>
    </w:p>
    <w:p w14:paraId="60445468" w14:textId="2F238116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nam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in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ata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o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v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1.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27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3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γ-H2AX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32,3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ular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t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ukaryo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u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ph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re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dens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i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ito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wit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d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segreg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duc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repair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38670AEC" w14:textId="15AE0BD5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p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2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3S1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SK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life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FATc2-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S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fin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g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g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arg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ho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2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r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epend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factor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Moreover,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re</w:t>
      </w:r>
      <w:r w:rsidR="00472081" w:rsidRPr="00243E6C">
        <w:rPr>
          <w:rFonts w:ascii="Book Antiqua" w:eastAsia="Book Antiqua" w:hAnsi="Book Antiqua" w:cs="Book Antiqua"/>
          <w:color w:val="000000" w:themeColor="text1"/>
        </w:rPr>
        <w:t>p</w:t>
      </w:r>
      <w:r w:rsidRPr="00243E6C">
        <w:rPr>
          <w:rFonts w:ascii="Book Antiqua" w:eastAsia="Book Antiqua" w:hAnsi="Book Antiqua" w:cs="Book Antiqua"/>
          <w:color w:val="000000" w:themeColor="text1"/>
        </w:rPr>
        <w:t>ression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of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Aurora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B</w:t>
      </w:r>
      <w:r w:rsidR="005D66B1" w:rsidRPr="00243E6C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5D66B1" w:rsidRPr="00243E6C">
        <w:rPr>
          <w:rFonts w:ascii="Book Antiqua" w:eastAsia="宋体" w:hAnsi="Book Antiqua" w:cs="宋体"/>
          <w:color w:val="000000" w:themeColor="text1"/>
          <w:lang w:eastAsia="zh-CN"/>
        </w:rPr>
        <w:t xml:space="preserve">- </w:t>
      </w:r>
      <w:r w:rsidRPr="00243E6C">
        <w:rPr>
          <w:rFonts w:ascii="Book Antiqua" w:eastAsia="Book Antiqua" w:hAnsi="Book Antiqua" w:cs="Book Antiqua"/>
          <w:color w:val="000000" w:themeColor="text1"/>
        </w:rPr>
        <w:t>mediated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H1.4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at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Ser27,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caused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by</w:t>
      </w:r>
      <w:r w:rsidR="00641752" w:rsidRPr="00243E6C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243E6C">
        <w:rPr>
          <w:rFonts w:ascii="Book Antiqua" w:eastAsia="Book Antiqua" w:hAnsi="Book Antiqua" w:cs="Book Antiqua"/>
          <w:color w:val="000000" w:themeColor="text1"/>
        </w:rPr>
        <w:t>Ras</w:t>
      </w:r>
      <w:r w:rsidR="005D66B1" w:rsidRPr="00243E6C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5D66B1" w:rsidRPr="00243E6C">
        <w:rPr>
          <w:rFonts w:ascii="Book Antiqua" w:eastAsia="宋体" w:hAnsi="Book Antiqua" w:cs="宋体"/>
          <w:color w:val="000000" w:themeColor="text1"/>
          <w:lang w:eastAsia="zh-CN"/>
        </w:rPr>
        <w:t xml:space="preserve">- </w:t>
      </w:r>
      <w:r w:rsidRPr="00243E6C">
        <w:rPr>
          <w:rFonts w:ascii="Book Antiqua" w:eastAsia="Book Antiqua" w:hAnsi="Book Antiqua" w:cs="Book Antiqua"/>
          <w:color w:val="000000" w:themeColor="text1"/>
        </w:rPr>
        <w:t>ERK1/</w:t>
      </w:r>
      <w:r w:rsidRPr="00641752">
        <w:rPr>
          <w:rFonts w:ascii="Book Antiqua" w:eastAsia="Book Antiqua" w:hAnsi="Book Antiqua" w:cs="Book Antiqua"/>
          <w:color w:val="000000" w:themeColor="text1"/>
        </w:rPr>
        <w:t>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l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ip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472081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472081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641AE436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76B1DBB5" w14:textId="664DDD70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ubiquitination</w:t>
      </w:r>
      <w:proofErr w:type="spellEnd"/>
    </w:p>
    <w:p w14:paraId="2046A4C5" w14:textId="706ACBB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Un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crib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ov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osstal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s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f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zy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dur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ynerg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472081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472081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B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v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ubiquitin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ly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low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a</w:t>
      </w:r>
      <w:r w:rsidRPr="00641752">
        <w:rPr>
          <w:rFonts w:ascii="Book Antiqua" w:eastAsia="Book Antiqua" w:hAnsi="Book Antiqua" w:cs="Book Antiqua"/>
          <w:color w:val="000000" w:themeColor="text1"/>
        </w:rPr>
        <w:t>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rui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grad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a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4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lypep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deubiquitinase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UB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erfami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ste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lloprot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e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-prote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bonds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3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512BD057" w14:textId="7205692B" w:rsidR="00A77B3E" w:rsidRPr="00641752" w:rsidRDefault="008539B4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ah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45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ng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NF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NF4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stit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eterodime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mple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ig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monoubiquitin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1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H2B-K12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DC7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e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lastRenderedPageBreak/>
        <w:t>anti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inten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-K1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monoubiquitination</w:t>
      </w:r>
      <w:proofErr w:type="spellEnd"/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s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ed-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ow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vari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6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18E46AFB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0DE8DCB4" w14:textId="2F0C16B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DNA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METHYLATION</w:t>
      </w:r>
    </w:p>
    <w:p w14:paraId="39679DBD" w14:textId="5E03063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h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NM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f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H3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S.adenosylmethionine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5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ethylcytosine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7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cu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nucleot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per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60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%</w:t>
      </w:r>
      <w:r w:rsidRPr="00641752">
        <w:rPr>
          <w:rFonts w:ascii="Book Antiqua" w:eastAsia="Book Antiqua" w:hAnsi="Book Antiqua" w:cs="Book Antiqua"/>
          <w:color w:val="000000" w:themeColor="text1"/>
        </w:rPr>
        <w:t>-7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m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area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i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nam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tw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ed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m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rins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rins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t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71B25EA" w14:textId="68F2CB47" w:rsidR="00A77B3E" w:rsidRPr="00641752" w:rsidRDefault="00790B83" w:rsidP="00641752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p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16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MLH1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e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d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16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fluorurazi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-resist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umu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es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en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sen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o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d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in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o</w:t>
      </w:r>
      <w:r w:rsidRPr="00641752">
        <w:rPr>
          <w:rFonts w:ascii="Book Antiqua" w:eastAsia="Book Antiqua" w:hAnsi="Book Antiqua" w:cs="Book Antiqua"/>
          <w:color w:val="000000" w:themeColor="text1"/>
        </w:rPr>
        <w:t>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C00396"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C00396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T-α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te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v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ge-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UNX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tit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mu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on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or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neopla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-w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ro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lob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478A5C12" w14:textId="76DB1569" w:rsidR="00A77B3E" w:rsidRPr="00641752" w:rsidRDefault="008539B4" w:rsidP="00641752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ho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re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earch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lass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O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cum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tinu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hro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cosa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7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a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pon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L-1β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s2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Tnf</w:t>
      </w:r>
      <w:proofErr w:type="spellEnd"/>
      <w:r w:rsidR="00790B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il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onocytes/macropha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i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eutrophi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ncanc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cosa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ar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numb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ransformation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58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rad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bt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u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cre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rbi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ppl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mmunosuppres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g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e.g.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yclospor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g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e.g.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5-Aza-2-deoxycytidine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v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9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0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oreover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canc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sions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mpa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ja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rea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incidence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1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14383">
        <w:rPr>
          <w:rFonts w:ascii="Book Antiqua" w:eastAsia="Book Antiqua" w:hAnsi="Book Antiqua" w:cs="Book Antiqua"/>
          <w:color w:val="000000" w:themeColor="text1"/>
        </w:rPr>
        <w:t>t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la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he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yc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pai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utophag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llow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t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terf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io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preven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8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2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21FB051E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6001CED" w14:textId="030B89BE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lastRenderedPageBreak/>
        <w:t>NON-CODING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RNAS</w:t>
      </w:r>
    </w:p>
    <w:p w14:paraId="3D627F72" w14:textId="6DB3BF1D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i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no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fe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i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etc</w:t>
      </w:r>
      <w:proofErr w:type="gramStart"/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.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fec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lin-4)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4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th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let-7)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5]</w:t>
      </w:r>
      <w:r w:rsidR="00641752">
        <w:rPr>
          <w:rFonts w:ascii="Book Antiqua" w:hAnsi="Book Antiqua" w:cs="Book Antiqua"/>
          <w:color w:val="000000" w:themeColor="text1"/>
          <w:vertAlign w:val="superscript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99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0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l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d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ck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r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qui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en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lifer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rrest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gr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dio-sensitivity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6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06C01FF8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397219F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miRNAs</w:t>
      </w:r>
    </w:p>
    <w:p w14:paraId="27F190E7" w14:textId="5B2D300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8-2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</w:t>
      </w:r>
      <w:r w:rsidR="00F46723" w:rsidRPr="00641752">
        <w:rPr>
          <w:rFonts w:ascii="Book Antiqua" w:eastAsia="Book Antiqua" w:hAnsi="Book Antiqua" w:cs="Book Antiqua"/>
          <w:color w:val="000000" w:themeColor="text1"/>
        </w:rPr>
        <w:t>p</w:t>
      </w:r>
      <w:r w:rsidRPr="00641752">
        <w:rPr>
          <w:rFonts w:ascii="Book Antiqua" w:eastAsia="Book Antiqua" w:hAnsi="Book Antiqua" w:cs="Book Antiqua"/>
          <w:color w:val="000000" w:themeColor="text1"/>
        </w:rPr>
        <w:t>r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ementa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’untrans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UTR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ap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sta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stablish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a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du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k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rg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a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ho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a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i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e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5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ima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Japane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mpl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uth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ignatur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9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use-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por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stinal-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t-7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43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21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d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quick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u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0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form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arr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200-fami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200-family’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5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eri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dic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nsitiv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specific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a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on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-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7950B3F9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815514B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ncRNAs</w:t>
      </w:r>
      <w:proofErr w:type="spellEnd"/>
    </w:p>
    <w:p w14:paraId="54DC6B35" w14:textId="2EA6F42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ng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de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-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1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aps/>
          <w:color w:val="000000" w:themeColor="text1"/>
        </w:rPr>
        <w:t>i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nte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R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ntro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regu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ell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igna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pathways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2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aps/>
          <w:color w:val="000000" w:themeColor="text1"/>
        </w:rPr>
        <w:t>a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regula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decay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3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deco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and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4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te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hromatin-modify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mplex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be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caffo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aint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nucl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peckl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2-7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cov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TA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-stud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nc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sta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low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(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1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b</w:t>
      </w:r>
      <w:r w:rsidRPr="00641752">
        <w:rPr>
          <w:rFonts w:ascii="Book Antiqua" w:eastAsia="Book Antiqua" w:hAnsi="Book Antiqua" w:cs="Book Antiqua"/>
          <w:color w:val="000000" w:themeColor="text1"/>
        </w:rPr>
        <w:t>e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</w:t>
      </w:r>
      <w:r w:rsidR="00F25CE3" w:rsidRPr="00641752">
        <w:rPr>
          <w:rFonts w:ascii="Book Antiqua" w:hAnsi="Book Antiqua" w:cs="Book Antiqua"/>
          <w:color w:val="000000" w:themeColor="text1"/>
          <w:lang w:eastAsia="zh-CN"/>
        </w:rPr>
        <w:t>330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5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331-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3p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6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2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d</w:t>
      </w:r>
      <w:r w:rsidRPr="00641752">
        <w:rPr>
          <w:rFonts w:ascii="Book Antiqua" w:eastAsia="Book Antiqua" w:hAnsi="Book Antiqua" w:cs="Book Antiqua"/>
          <w:color w:val="000000" w:themeColor="text1"/>
        </w:rPr>
        <w:t>irec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XD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6]</w:t>
      </w:r>
      <w:r w:rsidR="00641752">
        <w:rPr>
          <w:rFonts w:ascii="Book Antiqua" w:hAnsi="Book Antiqua" w:cs="Book Antiqua"/>
          <w:color w:val="000000" w:themeColor="text1"/>
          <w:vertAlign w:val="superscript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34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7]</w:t>
      </w:r>
      <w:r w:rsidRPr="00641752">
        <w:rPr>
          <w:rFonts w:ascii="Book Antiqua" w:eastAsia="Book Antiqua" w:hAnsi="Book Antiqua" w:cs="Book Antiqua"/>
          <w:color w:val="000000" w:themeColor="text1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3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</w:rPr>
        <w:t>eg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Wnt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/β-caten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3K/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Akt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7]</w:t>
      </w:r>
      <w:r w:rsidRPr="00641752">
        <w:rPr>
          <w:rFonts w:ascii="Book Antiqua" w:eastAsia="Book Antiqua" w:hAnsi="Book Antiqua" w:cs="Book Antiqua"/>
          <w:color w:val="000000" w:themeColor="text1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and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4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i</w:t>
      </w:r>
      <w:r w:rsidRPr="00641752">
        <w:rPr>
          <w:rFonts w:ascii="Book Antiqua" w:eastAsia="Book Antiqua" w:hAnsi="Book Antiqua" w:cs="Book Antiqua"/>
          <w:color w:val="000000" w:themeColor="text1"/>
        </w:rPr>
        <w:t>ndu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unx3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TA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d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1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NX1-AS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AT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L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CA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N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-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).</w:t>
      </w:r>
    </w:p>
    <w:p w14:paraId="2709BC9A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B952C73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ircRNAs</w:t>
      </w:r>
      <w:proofErr w:type="spellEnd"/>
    </w:p>
    <w:p w14:paraId="64D6FCB6" w14:textId="33C91FA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r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-stran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ri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exonic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intronic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ur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ack-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a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f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h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onucle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diges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al</w:t>
      </w:r>
      <w:r w:rsidRPr="00641752">
        <w:rPr>
          <w:rFonts w:ascii="Book Antiqua" w:eastAsia="Book Antiqua" w:hAnsi="Book Antiqua" w:cs="Book Antiqua"/>
          <w:color w:val="000000" w:themeColor="text1"/>
        </w:rPr>
        <w:t>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imi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o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ste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modification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co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wth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etasta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-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t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e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ti-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PVT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RNA_00156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HIPK3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tagoniz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-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EN/PI3K/AK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ler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oubted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l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merg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y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s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ort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26A9B027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6D7A06F" w14:textId="72463C2D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TRANSLATIONAL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APPLICATION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OF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EPIGENETICS</w:t>
      </w:r>
    </w:p>
    <w:p w14:paraId="29329B1E" w14:textId="567EE464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Research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ly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did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C3304"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ledg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n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vo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en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nsitivit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inva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l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m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ea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llect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TC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-f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i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f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fluid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vail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for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bta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biop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hel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alu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methylcyto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5mC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hydroxymethylcyto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5hmC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D4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HS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6-8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eo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T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C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cen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.</w:t>
      </w:r>
    </w:p>
    <w:p w14:paraId="15758ABE" w14:textId="4452725C" w:rsidR="00A77B3E" w:rsidRPr="00641752" w:rsidRDefault="00790B83" w:rsidP="00641752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spectiv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zy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MT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ncRNA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ro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D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AHA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ta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-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mphom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vidaza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decitabine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yelodysplatic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yndrom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go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s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p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a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s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l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9586161" w14:textId="77777777" w:rsidR="00A77B3E" w:rsidRPr="00641752" w:rsidRDefault="00A77B3E" w:rsidP="00243E6C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2E9CB595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4CEEEBD2" w14:textId="60C3EDA2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ccum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it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hensiv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cu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T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go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a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i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rov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a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lleng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c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no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Succin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sumoylation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ip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sophage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lorec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lie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b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chnolog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m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r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road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igna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nef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ture.</w:t>
      </w:r>
    </w:p>
    <w:p w14:paraId="1627D9AC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11D65688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REFERENCES</w:t>
      </w:r>
    </w:p>
    <w:p w14:paraId="702256A1" w14:textId="5F6C45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ray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erla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oerjomatara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eg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r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is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OC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tim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id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ta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rldwi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untri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4-4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2075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22/caac.21492]</w:t>
      </w:r>
    </w:p>
    <w:p w14:paraId="70624CB5" w14:textId="17D2CC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heue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urosa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ioga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tl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on-Culv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hib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q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atu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e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t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83-18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0643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097-0142(20001101)89:9&lt;1883:</w:t>
      </w:r>
      <w:proofErr w:type="gramStart"/>
      <w:r w:rsidRPr="00641752">
        <w:rPr>
          <w:rFonts w:ascii="Book Antiqua" w:hAnsi="Book Antiqua"/>
          <w:color w:val="000000" w:themeColor="text1"/>
        </w:rPr>
        <w:t>:aid</w:t>
      </w:r>
      <w:proofErr w:type="gramEnd"/>
      <w:r w:rsidRPr="00641752">
        <w:rPr>
          <w:rFonts w:ascii="Book Antiqua" w:hAnsi="Book Antiqua"/>
          <w:color w:val="000000" w:themeColor="text1"/>
        </w:rPr>
        <w:t>-cncr3&gt;3.3.co;2-8]</w:t>
      </w:r>
    </w:p>
    <w:p w14:paraId="06259D17" w14:textId="3CD6164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nheir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la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ekru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ami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twe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i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i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3-5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662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6-0667-4]</w:t>
      </w:r>
    </w:p>
    <w:p w14:paraId="6C082D08" w14:textId="509D4B6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o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sectab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-cohor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trosp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nce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9-6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5670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S1470-2045(18)30108-6]</w:t>
      </w:r>
    </w:p>
    <w:p w14:paraId="10B47628" w14:textId="5600AA1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Vogelaa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issel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rie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igtenber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ogerbrugg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mi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edita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p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derst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tiology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Here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lin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ac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2318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1897-4287-10-18]</w:t>
      </w:r>
    </w:p>
    <w:p w14:paraId="7625A5BC" w14:textId="6770E5B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53-1162.e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0733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5.05.059]</w:t>
      </w:r>
    </w:p>
    <w:p w14:paraId="1D5408E5" w14:textId="7B23F99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ristesc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ebozhy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rdwi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y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ngy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inhard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b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garw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btyp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stin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utco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9-4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8948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m.3850]</w:t>
      </w:r>
    </w:p>
    <w:p w14:paraId="3BE60CBD" w14:textId="06451FD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gramStart"/>
      <w:r w:rsidRPr="00641752">
        <w:rPr>
          <w:rFonts w:ascii="Book Antiqua" w:hAnsi="Book Antiqua"/>
          <w:color w:val="000000" w:themeColor="text1"/>
        </w:rPr>
        <w:t>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nc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enom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tla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searc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etwork</w:t>
      </w:r>
      <w:r w:rsidRPr="00243E6C">
        <w:rPr>
          <w:rFonts w:ascii="Book Antiqua" w:hAnsi="Book Antiqua"/>
          <w:bCs/>
          <w:color w:val="000000" w:themeColor="text1"/>
        </w:rPr>
        <w:t>.</w:t>
      </w:r>
      <w:proofErr w:type="gramEnd"/>
      <w:r w:rsidRPr="00243E6C"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rehen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racteriz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-2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0793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ature13480]</w:t>
      </w:r>
    </w:p>
    <w:p w14:paraId="03837672" w14:textId="3E1570B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ornber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D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ucture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e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7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8-8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8258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26/science.184.4139.868]</w:t>
      </w:r>
    </w:p>
    <w:p w14:paraId="6563A756" w14:textId="5B8C48F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lcagn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isnies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D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u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s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lv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mus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pl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et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u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9-3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723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217/epi-2018-0081]</w:t>
      </w:r>
    </w:p>
    <w:p w14:paraId="3B1789BA" w14:textId="295F196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ccinyltransfera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MBO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509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724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252/embr.202050967]</w:t>
      </w:r>
    </w:p>
    <w:p w14:paraId="110B653D" w14:textId="640897A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ki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MO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F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12-42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168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0008-5472.CAN-20-1259]</w:t>
      </w:r>
    </w:p>
    <w:p w14:paraId="7D377F44" w14:textId="4B99E57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shor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i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orec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735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874467214666210126105345]</w:t>
      </w:r>
    </w:p>
    <w:p w14:paraId="551A570D" w14:textId="6DD0853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oton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ol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patocell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76-9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8414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pha.2018.12.148]</w:t>
      </w:r>
    </w:p>
    <w:p w14:paraId="6E8A7798" w14:textId="15C8662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Jen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ß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ign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üc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-B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ateg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Basel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626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ancers13040634]</w:t>
      </w:r>
    </w:p>
    <w:p w14:paraId="511AF54F" w14:textId="24BC682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ah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h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ypanosomatids</w:t>
      </w:r>
      <w:proofErr w:type="spellEnd"/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v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Bi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737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28/mBio.01079-20]</w:t>
      </w:r>
    </w:p>
    <w:p w14:paraId="1241B18B" w14:textId="37328F9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r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o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ter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ur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68-19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4705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245/s10434-008-9927-9]</w:t>
      </w:r>
    </w:p>
    <w:p w14:paraId="7D44CCCD" w14:textId="289CF7B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MP8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9-8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7485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5766]</w:t>
      </w:r>
    </w:p>
    <w:p w14:paraId="5371D439" w14:textId="1AB095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n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mus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y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er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cet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ichostat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umou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373-63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6685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77-014-1841-0]</w:t>
      </w:r>
    </w:p>
    <w:p w14:paraId="50E7835F" w14:textId="1D81402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ameshif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t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3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orec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satelli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tabilit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u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at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64-20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7596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humpath.2012.11.027]</w:t>
      </w:r>
    </w:p>
    <w:p w14:paraId="5CA7A63B" w14:textId="69130F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spens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FN-γ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7-H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379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148-018-0589-6]</w:t>
      </w:r>
    </w:p>
    <w:p w14:paraId="26A113A8" w14:textId="2DD8DB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KN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lationsh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1-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5670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238-015-0400-3]</w:t>
      </w:r>
    </w:p>
    <w:p w14:paraId="0C7BCEEE" w14:textId="327C73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yu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crea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l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pio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ptor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6-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8679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2.07.032]</w:t>
      </w:r>
    </w:p>
    <w:p w14:paraId="04BE2B19" w14:textId="05BBE61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chala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r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nnis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w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3-5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2704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580-019-0143-1]</w:t>
      </w:r>
    </w:p>
    <w:p w14:paraId="0E881F20" w14:textId="7514A0F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y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Hemat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163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5-016-0279-9]</w:t>
      </w:r>
    </w:p>
    <w:p w14:paraId="171EB537" w14:textId="2881F25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2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Jarrold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v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M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gin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'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st-Kep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cret?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nd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93-10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2309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med.2019.05.007]</w:t>
      </w:r>
    </w:p>
    <w:p w14:paraId="101AC75D" w14:textId="3389F9F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orre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O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uchenbeck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na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letteri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m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DM5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a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ma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itive-feedb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m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6867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comms7204]</w:t>
      </w:r>
    </w:p>
    <w:p w14:paraId="6E5F0017" w14:textId="46C8D75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cRNAFEZF1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SD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K4me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2091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17-0588-9]</w:t>
      </w:r>
    </w:p>
    <w:p w14:paraId="4D93733B" w14:textId="51A4297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onn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ivilu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istimä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alton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ahteris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om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quenc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ea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did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spo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-2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5762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89-015-9778-z]</w:t>
      </w:r>
    </w:p>
    <w:p w14:paraId="2CB88875" w14:textId="00B5146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ific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k27me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sia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a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e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3-31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9947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7314/apjcp.2012.13.7.3173]</w:t>
      </w:r>
    </w:p>
    <w:p w14:paraId="3E57CB2B" w14:textId="20AB50A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1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shikawaj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ki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wa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ge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TDB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targ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7251-672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723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oncotarget.11625]</w:t>
      </w:r>
    </w:p>
    <w:p w14:paraId="491A0238" w14:textId="0A118DB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Elmac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İ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ino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olukbas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PHH3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ing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o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pp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Immunohist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rp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7-6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777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7/PAI.0000000000000499]</w:t>
      </w:r>
    </w:p>
    <w:p w14:paraId="05D3F0C5" w14:textId="23C49C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esan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w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V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id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atas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v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en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oc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-2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2607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BST20110605]</w:t>
      </w:r>
    </w:p>
    <w:p w14:paraId="2EC8618D" w14:textId="64867DD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jir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Utsu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s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hosphorylation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kadaic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tosis-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dens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mmal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197-132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626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74/jbc.271.22.13197]</w:t>
      </w:r>
    </w:p>
    <w:p w14:paraId="58532999" w14:textId="1611E7D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mphrey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j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wi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bol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nd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Endocrin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eta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76-6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4988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tem.2015.09.013]</w:t>
      </w:r>
    </w:p>
    <w:p w14:paraId="096FC873" w14:textId="641F29C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urakam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ad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s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y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ver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989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</w:t>
      </w:r>
      <w:proofErr w:type="spellStart"/>
      <w:r w:rsidRPr="00641752">
        <w:rPr>
          <w:rFonts w:ascii="Book Antiqua" w:hAnsi="Book Antiqua"/>
          <w:color w:val="000000" w:themeColor="text1"/>
        </w:rPr>
        <w:t>jb</w:t>
      </w:r>
      <w:proofErr w:type="spellEnd"/>
      <w:r w:rsidRPr="00641752">
        <w:rPr>
          <w:rFonts w:ascii="Book Antiqua" w:hAnsi="Book Antiqua"/>
          <w:color w:val="000000" w:themeColor="text1"/>
        </w:rPr>
        <w:t>/mvz045]</w:t>
      </w:r>
    </w:p>
    <w:p w14:paraId="20698C8A" w14:textId="0BD025B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SK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419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9-020-0195-2]</w:t>
      </w:r>
    </w:p>
    <w:p w14:paraId="0C415CC8" w14:textId="65D8745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h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ne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ha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re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madw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rikhan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p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38-MAPK/MSK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f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stance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g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88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148-016-0255-9]</w:t>
      </w:r>
    </w:p>
    <w:p w14:paraId="4291258B" w14:textId="7BA3122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kaha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ura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suneya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om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ka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pp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Immunohist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rp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6-3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93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7/00129039-200609000-00007]</w:t>
      </w:r>
    </w:p>
    <w:p w14:paraId="555A2AE0" w14:textId="2B67C22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-ERK1/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ticip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ro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1.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27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079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9432]</w:t>
      </w:r>
    </w:p>
    <w:p w14:paraId="7F2BA3FF" w14:textId="208637B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y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'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or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505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ells7090118]</w:t>
      </w:r>
    </w:p>
    <w:p w14:paraId="483F588F" w14:textId="3EFF2F9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watek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mand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9-4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0124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r.2016.39]</w:t>
      </w:r>
    </w:p>
    <w:p w14:paraId="41354795" w14:textId="4E685D5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ilkinso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D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c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ubiquitin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ASEB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45-12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4095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6/fasebj.11.14.9409543]</w:t>
      </w:r>
    </w:p>
    <w:p w14:paraId="3407EC9B" w14:textId="4180CF3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Elet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lk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o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ubiquitin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-1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8459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bamcr.2013.06.027]</w:t>
      </w:r>
    </w:p>
    <w:p w14:paraId="2F0CC91B" w14:textId="70DFA9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h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c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c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ar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s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C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F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F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quir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inten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B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noubiquitination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u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59-56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0214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</w:t>
      </w:r>
      <w:proofErr w:type="spellStart"/>
      <w:r w:rsidRPr="00641752">
        <w:rPr>
          <w:rFonts w:ascii="Book Antiqua" w:hAnsi="Book Antiqua"/>
          <w:color w:val="000000" w:themeColor="text1"/>
        </w:rPr>
        <w:t>hmg</w:t>
      </w:r>
      <w:proofErr w:type="spellEnd"/>
      <w:r w:rsidRPr="00641752">
        <w:rPr>
          <w:rFonts w:ascii="Book Antiqua" w:hAnsi="Book Antiqua"/>
          <w:color w:val="000000" w:themeColor="text1"/>
        </w:rPr>
        <w:t>/ddr490]</w:t>
      </w:r>
    </w:p>
    <w:p w14:paraId="188BDFA3" w14:textId="1B141E4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cre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2B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noubiquitinati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099-81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3078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19.i44.8099]</w:t>
      </w:r>
    </w:p>
    <w:p w14:paraId="490F26FD" w14:textId="2C0971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sens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tr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v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a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sen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electr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27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0456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s.2020.112712]</w:t>
      </w:r>
    </w:p>
    <w:p w14:paraId="65578948" w14:textId="1BA97E4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Ortiz-Barahon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o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stell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fi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atio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log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em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522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semcancer.2020.12.011]</w:t>
      </w:r>
    </w:p>
    <w:p w14:paraId="6A3A7309" w14:textId="20FDEAB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ardiner-Garde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romm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p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la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rtebr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o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8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1-2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564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0022-2836(87)90689-9]</w:t>
      </w:r>
    </w:p>
    <w:p w14:paraId="5F5BFEFA" w14:textId="2D922AF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Héberlé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É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d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ssay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7-7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559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EBC20190033]</w:t>
      </w:r>
    </w:p>
    <w:p w14:paraId="6751AD6F" w14:textId="10A3669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luorouraci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8167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2032-014-0988-2]</w:t>
      </w:r>
    </w:p>
    <w:p w14:paraId="43777BC0" w14:textId="71030F5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lgkouranido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tthai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rayiannak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olan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ichail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en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arant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el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ypsian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at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ianido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kolyr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SF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per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uta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7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6-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073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rfmmm.2015.05.002]</w:t>
      </w:r>
    </w:p>
    <w:p w14:paraId="59D35B53" w14:textId="2CA9D15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val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o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7-5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2639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cr.2014.07.028]</w:t>
      </w:r>
    </w:p>
    <w:p w14:paraId="1C63728B" w14:textId="2DDE357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e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-α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orten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m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-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9263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8-0852-8]</w:t>
      </w:r>
    </w:p>
    <w:p w14:paraId="2E2E0DD9" w14:textId="661B78D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urkl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itehea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d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rau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nheniot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eage-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n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56-28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08819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onc.2014.233]</w:t>
      </w:r>
    </w:p>
    <w:p w14:paraId="37D5FF05" w14:textId="73C089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Leodolte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ons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zál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e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et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öc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ex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it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lferthein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ruch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m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gh-Ris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t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h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m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lin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rans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9288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tg.2015.14]</w:t>
      </w:r>
    </w:p>
    <w:p w14:paraId="27A53DB5" w14:textId="609B657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eu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o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-cadher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ancero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omac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6-32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7076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05-2442]</w:t>
      </w:r>
    </w:p>
    <w:p w14:paraId="093D08E5" w14:textId="54F102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Perr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otug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epo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rl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uitadam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ti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lot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nne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ndriul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err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co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ec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61-13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090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.1572-0241.2007.01284.x]</w:t>
      </w:r>
    </w:p>
    <w:p w14:paraId="058AFF41" w14:textId="2AD8A39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w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yo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uk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temats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hi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ven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rbi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n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lastRenderedPageBreak/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ev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ila</w:t>
      </w:r>
      <w:proofErr w:type="spellEnd"/>
      <w:r w:rsidRPr="00641752">
        <w:rPr>
          <w:rFonts w:ascii="Book Antiqua" w:hAnsi="Book Antiqua"/>
          <w:i/>
          <w:iCs/>
          <w:color w:val="000000" w:themeColor="text1"/>
        </w:rPr>
        <w:t>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3-2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bookmarkStart w:id="9" w:name="OLE_LINK27"/>
      <w:r w:rsidRPr="00641752">
        <w:rPr>
          <w:rFonts w:ascii="Book Antiqua" w:hAnsi="Book Antiqua"/>
          <w:color w:val="000000" w:themeColor="text1"/>
        </w:rPr>
        <w:t>23559452</w:t>
      </w:r>
      <w:r>
        <w:rPr>
          <w:rFonts w:ascii="Book Antiqua" w:hAnsi="Book Antiqua"/>
          <w:color w:val="000000" w:themeColor="text1"/>
        </w:rPr>
        <w:t xml:space="preserve"> </w:t>
      </w:r>
      <w:bookmarkEnd w:id="9"/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940-6207.</w:t>
      </w:r>
      <w:r w:rsidRPr="00641752">
        <w:rPr>
          <w:rFonts w:ascii="Book Antiqua" w:hAnsi="Book Antiqua"/>
          <w:caps/>
          <w:color w:val="000000" w:themeColor="text1"/>
        </w:rPr>
        <w:t>Capr</w:t>
      </w:r>
      <w:r w:rsidRPr="00641752">
        <w:rPr>
          <w:rFonts w:ascii="Book Antiqua" w:hAnsi="Book Antiqua"/>
          <w:color w:val="000000" w:themeColor="text1"/>
        </w:rPr>
        <w:t>-12-0369]</w:t>
      </w:r>
    </w:p>
    <w:p w14:paraId="406F0DB8" w14:textId="63595EA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akaji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nom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sh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ni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akazaw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ot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hi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ist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n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cos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-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8210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535-009-0142-7]</w:t>
      </w:r>
    </w:p>
    <w:p w14:paraId="7F6E3304" w14:textId="0D7EA3B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r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y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M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333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1755-8794-4-82]</w:t>
      </w:r>
    </w:p>
    <w:p w14:paraId="41A8253A" w14:textId="6E9FD9F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uhammad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lad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hod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licobact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ylori</w:t>
      </w:r>
      <w:r w:rsidRPr="00641752">
        <w:rPr>
          <w:rFonts w:ascii="Book Antiqua" w:hAnsi="Book Antiqua"/>
          <w:color w:val="000000" w:themeColor="text1"/>
        </w:rPr>
        <w:t>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utco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rec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athoge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7817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pathogens8010023]</w:t>
      </w:r>
    </w:p>
    <w:p w14:paraId="6AA8F6D0" w14:textId="31ADD2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ekcham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iwar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er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llblad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8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9-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318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gene.2016.04.047]</w:t>
      </w:r>
    </w:p>
    <w:p w14:paraId="6F11741C" w14:textId="2DBFE71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e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einbau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b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g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chro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-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cod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sen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lementar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-14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43-8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2526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0092-8674(93)90529-y]</w:t>
      </w:r>
    </w:p>
    <w:p w14:paraId="0BA03B41" w14:textId="4F6CE40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inhar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ss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squinel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ettin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ougv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rvit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vk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-nucleoti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t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enorhabdit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ga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01-9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7062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35002607]</w:t>
      </w:r>
    </w:p>
    <w:p w14:paraId="1D0DE171" w14:textId="04981AB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sa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222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ijms17060945]</w:t>
      </w:r>
    </w:p>
    <w:p w14:paraId="388E61B3" w14:textId="103A26C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plication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81-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9296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95412]</w:t>
      </w:r>
    </w:p>
    <w:p w14:paraId="4946EBF7" w14:textId="3D06AAB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6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rtel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P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ogn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5-2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1673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09.01.002]</w:t>
      </w:r>
    </w:p>
    <w:p w14:paraId="40D737B3" w14:textId="12A3A42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Ued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lini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umu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iz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ccio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ss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su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shi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sa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mu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e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mi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o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twe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nce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6-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228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S1470-2045(09)70343-2]</w:t>
      </w:r>
    </w:p>
    <w:p w14:paraId="1B80A71F" w14:textId="7C9C903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a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lic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syk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nne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oodal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k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ti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-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2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mi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ar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59-1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302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17-2485]</w:t>
      </w:r>
    </w:p>
    <w:p w14:paraId="3198029D" w14:textId="623F38E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erc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tti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igh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5-1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1889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rg2521]</w:t>
      </w:r>
    </w:p>
    <w:p w14:paraId="2FA91D46" w14:textId="16CEB14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Marches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uar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e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d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-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3353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4161/epi.27472]</w:t>
      </w:r>
    </w:p>
    <w:p w14:paraId="05D4D0EA" w14:textId="5BFDBD0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rasant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asan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ar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rei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nn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ten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9-2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2391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05.08.033]</w:t>
      </w:r>
    </w:p>
    <w:p w14:paraId="505F4340" w14:textId="49BA627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lemso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tch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nsmin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w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chitectur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s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uc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aspeckl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17-7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2173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cel.2009.01.026]</w:t>
      </w:r>
    </w:p>
    <w:p w14:paraId="71A3C876" w14:textId="7F0787C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i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u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etitive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3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re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stuzumab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0-7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3640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568009620666200504114000]</w:t>
      </w:r>
    </w:p>
    <w:p w14:paraId="334E4B62" w14:textId="21D06A2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nd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ro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g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ko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ma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mana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y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guc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Iij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mosegaw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gamur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Enh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Lo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770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30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371/journal.pone.0077070]</w:t>
      </w:r>
    </w:p>
    <w:p w14:paraId="5DAEB376" w14:textId="6C1CEE3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nockdow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3K/</w:t>
      </w:r>
      <w:proofErr w:type="spellStart"/>
      <w:r w:rsidRPr="00641752">
        <w:rPr>
          <w:rFonts w:ascii="Book Antiqua" w:hAnsi="Book Antiqua"/>
          <w:color w:val="000000" w:themeColor="text1"/>
        </w:rPr>
        <w:t>Ak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 w:rsidRPr="00641752">
        <w:rPr>
          <w:rFonts w:ascii="Book Antiqua" w:hAnsi="Book Antiqua"/>
          <w:color w:val="000000" w:themeColor="text1"/>
        </w:rPr>
        <w:t>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34a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In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crom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0-26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808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ijbiomac.2017.10.154]</w:t>
      </w:r>
    </w:p>
    <w:p w14:paraId="12278CF0" w14:textId="2F4AC41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Xu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x3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ha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56-7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172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8-0801-6]</w:t>
      </w:r>
    </w:p>
    <w:p w14:paraId="12568937" w14:textId="654B755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igh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pu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truc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techn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10-9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981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sbj.2021.01.018]</w:t>
      </w:r>
    </w:p>
    <w:p w14:paraId="1CDAB509" w14:textId="585A095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Rua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pl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er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pat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5-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228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7474124.2020.1715211]</w:t>
      </w:r>
    </w:p>
    <w:p w14:paraId="0D5FDAA3" w14:textId="48AE5EC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cod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PR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i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05-18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438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8-017-0019-9]</w:t>
      </w:r>
    </w:p>
    <w:p w14:paraId="315353D1" w14:textId="6EDFC5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Pamudur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rto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hwal-Flus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tottmeis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h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n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l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ez-Hernand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mber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enz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ittm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ndthal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ekulae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jewsk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den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cRNAs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-21.e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3440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cel.2017.02.021]</w:t>
      </w:r>
    </w:p>
    <w:p w14:paraId="64C34008" w14:textId="61FC4A5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Guarneri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ezz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e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ffenhol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r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aldi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-Coc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ndolf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ge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sion-</w:t>
      </w:r>
      <w:proofErr w:type="spellStart"/>
      <w:r w:rsidRPr="00641752">
        <w:rPr>
          <w:rFonts w:ascii="Book Antiqua" w:hAnsi="Book Antiqua"/>
          <w:color w:val="000000" w:themeColor="text1"/>
        </w:rPr>
        <w:t>circRNA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o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oso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oca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55-10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185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16.07.035]</w:t>
      </w:r>
    </w:p>
    <w:p w14:paraId="317C5B35" w14:textId="61B581A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S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rog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TEN/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0-4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6085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6201]</w:t>
      </w:r>
    </w:p>
    <w:p w14:paraId="0AC3D41A" w14:textId="4FCDFF8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sujiur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c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mat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o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tsuj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qu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ps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5-32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6966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20.i12.3265]</w:t>
      </w:r>
    </w:p>
    <w:p w14:paraId="15ACA6BD" w14:textId="587B81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h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k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hika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ssonnet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Hydroxymethylcyto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43-1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9253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r.2017.121]</w:t>
      </w:r>
    </w:p>
    <w:p w14:paraId="1B856A78" w14:textId="1D2865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min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horb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khtarzade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admanes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adar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ma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ife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5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77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078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lfs.2020.117774]</w:t>
      </w:r>
    </w:p>
    <w:p w14:paraId="68522DD8" w14:textId="39C2602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min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oroug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leb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ghagolza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ma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ndag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heise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noochehr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HS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yon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771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8179]</w:t>
      </w:r>
    </w:p>
    <w:p w14:paraId="33B5B6C6" w14:textId="42D476E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G3/miR</w:t>
      </w:r>
      <w:r w:rsidRPr="00641752">
        <w:rPr>
          <w:rFonts w:ascii="Book Antiqua" w:hAnsi="Book Antiqua"/>
          <w:color w:val="000000" w:themeColor="text1"/>
        </w:rPr>
        <w:noBreakHyphen/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bi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 w:rsidRPr="00641752">
        <w:rPr>
          <w:rFonts w:ascii="Book Antiqua" w:hAnsi="Book Antiqua"/>
          <w:color w:val="000000" w:themeColor="text1"/>
        </w:rPr>
        <w:noBreakHyphen/>
        <w:t>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-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495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8.6424]</w:t>
      </w:r>
    </w:p>
    <w:p w14:paraId="5D3194B5" w14:textId="708913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8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ltraviol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di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562-35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2216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ijmm.2018.3871]</w:t>
      </w:r>
    </w:p>
    <w:p w14:paraId="5222C83B" w14:textId="064E265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7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dru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T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EB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pe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21-10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668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2211-5463.12838]</w:t>
      </w:r>
    </w:p>
    <w:p w14:paraId="1B686F87" w14:textId="40242B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5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P53INP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ath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ac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29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274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prp.2020.152986]</w:t>
      </w:r>
    </w:p>
    <w:p w14:paraId="108B5DB2" w14:textId="4FEA70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i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krabart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no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ure-Kum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cadiz</w:t>
      </w:r>
      <w:proofErr w:type="spellEnd"/>
      <w:r w:rsidRPr="00641752">
        <w:rPr>
          <w:rFonts w:ascii="Book Antiqua" w:hAnsi="Book Antiqua"/>
          <w:color w:val="000000" w:themeColor="text1"/>
        </w:rPr>
        <w:t>-Rui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zumila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y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ont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doz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hur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reens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ez-Per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n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T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av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uel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liopoul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rch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130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o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lafen4</w:t>
      </w:r>
      <w:r w:rsidRPr="00641752">
        <w:rPr>
          <w:rFonts w:ascii="Book Antiqua" w:hAnsi="Book Antiqua"/>
          <w:color w:val="000000" w:themeColor="text1"/>
          <w:vertAlign w:val="superscript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DS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im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u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0-17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804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36/gutjnl-2019-318817]</w:t>
      </w:r>
    </w:p>
    <w:p w14:paraId="4D962C5C" w14:textId="348BD0E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92a-1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rea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X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D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s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sti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plasi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u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1-17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354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36/gutjnl-2017-315318]</w:t>
      </w:r>
    </w:p>
    <w:p w14:paraId="1530B631" w14:textId="24C8FC8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chiz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k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W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rakam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inam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k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leuk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5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lammation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0-1155.e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085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8.11.059]</w:t>
      </w:r>
    </w:p>
    <w:p w14:paraId="08CA3771" w14:textId="235B59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AT1/miR-181a-5p/AK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pe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00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80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8/rsob.190095]</w:t>
      </w:r>
    </w:p>
    <w:p w14:paraId="50BDA206" w14:textId="3F6734F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K4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z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60-4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420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691/ph.2016.6580]</w:t>
      </w:r>
    </w:p>
    <w:p w14:paraId="15FD8DF5" w14:textId="13851DD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-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t-7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ili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1A1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rote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3-1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8587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38-018-0550-7]</w:t>
      </w:r>
    </w:p>
    <w:p w14:paraId="3B3BB84F" w14:textId="483D757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homal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rafk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uijf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hasab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bal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usef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nsoor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a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anehban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ghb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hamma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adar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6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495-95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372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8225]</w:t>
      </w:r>
    </w:p>
    <w:p w14:paraId="7D1A9366" w14:textId="497E6E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12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R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echn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33033820928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082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1533033820928144]</w:t>
      </w:r>
    </w:p>
    <w:p w14:paraId="7F95B50D" w14:textId="4D15A60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7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R2F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rote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-1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444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38-016-0340-z]</w:t>
      </w:r>
    </w:p>
    <w:p w14:paraId="2D4F9D73" w14:textId="7039FB1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0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Y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sci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231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bsr20181434]</w:t>
      </w:r>
    </w:p>
    <w:p w14:paraId="625803A4" w14:textId="3228F3F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HG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34a-Snail-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2-1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8145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384101.2019.1699753]</w:t>
      </w:r>
    </w:p>
    <w:p w14:paraId="659093A0" w14:textId="1CE6451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9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havi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NFAIP8L3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23-28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400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19-05626-2]</w:t>
      </w:r>
    </w:p>
    <w:p w14:paraId="767C5449" w14:textId="68DA99D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Q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er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G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Eu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c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71-37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150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6355/eurrev_201905_17803]</w:t>
      </w:r>
    </w:p>
    <w:p w14:paraId="1ABA7BB1" w14:textId="370349E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-MI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havi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olv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9a-3p/HDAC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65-3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396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7.6020]</w:t>
      </w:r>
    </w:p>
    <w:p w14:paraId="7F2802D9" w14:textId="283B29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D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ck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KN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eti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at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160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419-017-0246-6]</w:t>
      </w:r>
    </w:p>
    <w:p w14:paraId="3D023EF6" w14:textId="6355D72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D2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a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lenc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hB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SD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020-50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897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8-018-0308-y]</w:t>
      </w:r>
    </w:p>
    <w:p w14:paraId="1A362E13" w14:textId="2854590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a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ARCC2/miR-551b-3p/TMPRSS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4-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371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8.01.032]</w:t>
      </w:r>
    </w:p>
    <w:p w14:paraId="2B92460D" w14:textId="1A12FC5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u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rob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ycolysi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cap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519d-3p/lact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hydroge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45-22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560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as.14896]</w:t>
      </w:r>
    </w:p>
    <w:p w14:paraId="25962E93" w14:textId="6FB93CC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F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C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CR/STAU1/CDKN2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at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5697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ddis.2017.205]</w:t>
      </w:r>
    </w:p>
    <w:p w14:paraId="0D858CAE" w14:textId="7890306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AT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-cadher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TS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51-26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904778]</w:t>
      </w:r>
    </w:p>
    <w:p w14:paraId="5772A96E" w14:textId="7633139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OC4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-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ap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dv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6284819827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81503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1756284819827697]</w:t>
      </w:r>
    </w:p>
    <w:p w14:paraId="64DABFF8" w14:textId="534682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1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Zong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valu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TC-497E21.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b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63-10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763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15/cclm-2018-0929]</w:t>
      </w:r>
    </w:p>
    <w:p w14:paraId="37037339" w14:textId="41BF50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NC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l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pac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K1/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nag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7-2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693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CMAR.S269679]</w:t>
      </w:r>
    </w:p>
    <w:p w14:paraId="1A681B4A" w14:textId="531F14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RA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BANCR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-κB1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m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6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5-2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481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brc.2015.07.158]</w:t>
      </w:r>
    </w:p>
    <w:p w14:paraId="26EBA799" w14:textId="4066DEC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T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sorb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15-3p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Eu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c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692-66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333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6355/eurrev_202006_21656]</w:t>
      </w:r>
    </w:p>
    <w:p w14:paraId="39895786" w14:textId="4C4B3C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h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Umwa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T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tribu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16a-5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579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cell.2020.00348]</w:t>
      </w:r>
    </w:p>
    <w:p w14:paraId="64EF7955" w14:textId="6A3AAAF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sis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ncRNAs</w:t>
      </w:r>
      <w:proofErr w:type="spellEnd"/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?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05-36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009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cmm.13640]</w:t>
      </w:r>
    </w:p>
    <w:p w14:paraId="520EA0EC" w14:textId="342BED7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K001058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BA-AS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4435-2H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BPA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agm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s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targ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516-215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4235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oncotarget.15628]</w:t>
      </w:r>
    </w:p>
    <w:p w14:paraId="16405EEB" w14:textId="70366B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e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igg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03/RAB10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ta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Shanghai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44-10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1103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abbs/gmab071]</w:t>
      </w:r>
    </w:p>
    <w:p w14:paraId="3E862767" w14:textId="254D1D0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u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KX2-1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PINE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GFR-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34-12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127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878-0261.12911]</w:t>
      </w:r>
    </w:p>
    <w:p w14:paraId="3BA25F94" w14:textId="7B9F5EA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7-5p/TGFβR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5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5529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cell.2021.705697]</w:t>
      </w:r>
    </w:p>
    <w:p w14:paraId="5F397D57" w14:textId="6380F5D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F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d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d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-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640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jare.2020.06.006]</w:t>
      </w:r>
    </w:p>
    <w:p w14:paraId="3B8A64DF" w14:textId="4F8D7B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TEB2-Acti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PEAR-AS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iv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J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DN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29-11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942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0.10.022]</w:t>
      </w:r>
    </w:p>
    <w:p w14:paraId="474C98ED" w14:textId="4A56CE6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EM92-AS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n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BX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L5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56-12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479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878-0261.12863]</w:t>
      </w:r>
    </w:p>
    <w:p w14:paraId="609394BC" w14:textId="2912CEC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f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N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M-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oso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k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MBO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521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6476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252/embr.202052124]</w:t>
      </w:r>
    </w:p>
    <w:p w14:paraId="18BDEBEE" w14:textId="524395E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i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G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gin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Alban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Y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139-81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5848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aging.102309]</w:t>
      </w:r>
    </w:p>
    <w:p w14:paraId="4910D80F" w14:textId="326C667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sk2-2: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035-100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81949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229033]</w:t>
      </w:r>
    </w:p>
    <w:p w14:paraId="263DA60C" w14:textId="2AF48F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-GNAQ-6: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lin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0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2-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308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ca.2019.10.047]</w:t>
      </w:r>
    </w:p>
    <w:p w14:paraId="2617D1BC" w14:textId="0836518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-CTSLP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NRNPAB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ai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88-13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176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1.02.003]</w:t>
      </w:r>
    </w:p>
    <w:p w14:paraId="7AD5D5B0" w14:textId="197A6EA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FAM73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l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pert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490-3p/HMGA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i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edb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o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NRNPK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biliz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312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1-01896-9]</w:t>
      </w:r>
    </w:p>
    <w:p w14:paraId="7873AA35" w14:textId="1DA35C9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AF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894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X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pat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16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227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linre.2021.101671]</w:t>
      </w:r>
    </w:p>
    <w:p w14:paraId="0855BB67" w14:textId="10EF8E1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HIPK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37/AK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377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809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onc.2021.637761]</w:t>
      </w:r>
    </w:p>
    <w:p w14:paraId="5C03138A" w14:textId="6C8AF4F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cVAP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u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25b-5p/STA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87-5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428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27.i6.487]</w:t>
      </w:r>
    </w:p>
    <w:p w14:paraId="7D118D04" w14:textId="64CF4A9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I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MAP7D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biliz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RN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764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mmr.2021.11908]</w:t>
      </w:r>
    </w:p>
    <w:p w14:paraId="255BC445" w14:textId="56C0C7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062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4-5p/Tyro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-Monooxygenase/Tryptop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Monooxyge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β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nag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15-8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367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CMAR.S283952]</w:t>
      </w:r>
    </w:p>
    <w:p w14:paraId="4C85619C" w14:textId="69F4048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0081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ili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GB1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techn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Let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67-7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969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529-020-03058-x]</w:t>
      </w:r>
    </w:p>
    <w:p w14:paraId="33FE6FA5" w14:textId="279620D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SMAD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 w:rsidRPr="00641752">
        <w:rPr>
          <w:rFonts w:ascii="Book Antiqua" w:hAnsi="Book Antiqua"/>
          <w:color w:val="000000" w:themeColor="text1"/>
        </w:rPr>
        <w:t>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olif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129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589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pr.12981]</w:t>
      </w:r>
    </w:p>
    <w:p w14:paraId="430DDBD7" w14:textId="60D5C3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sm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NEK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409-3p/MAP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74-42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92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20-06816-z]</w:t>
      </w:r>
    </w:p>
    <w:p w14:paraId="05B7AB37" w14:textId="7F69AE5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04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539-3p/RN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90-43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92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20-06802-5]</w:t>
      </w:r>
    </w:p>
    <w:p w14:paraId="723003DE" w14:textId="7437F9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nockdow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_RN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V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2-3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5-1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49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jss.2020.12.013]</w:t>
      </w:r>
    </w:p>
    <w:p w14:paraId="37113FE7" w14:textId="4428663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234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row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RS4/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anspl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636897209753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397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0963689720975390]</w:t>
      </w:r>
    </w:p>
    <w:p w14:paraId="2BCD5C1B" w14:textId="42A1C03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445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9-5p/</w:t>
      </w:r>
      <w:proofErr w:type="spellStart"/>
      <w:r w:rsidRPr="00641752">
        <w:rPr>
          <w:rFonts w:ascii="Book Antiqua" w:hAnsi="Book Antiqua"/>
          <w:color w:val="000000" w:themeColor="text1"/>
        </w:rPr>
        <w:t>Hu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171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1010-020-04026-9]</w:t>
      </w:r>
    </w:p>
    <w:p w14:paraId="005353D3" w14:textId="5157983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LMO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30a-3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NT2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974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0-01791-9]</w:t>
      </w:r>
    </w:p>
    <w:p w14:paraId="17C37B3B" w14:textId="1769F5A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18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5-5p/SMAD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082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0-01790-w]</w:t>
      </w:r>
    </w:p>
    <w:p w14:paraId="415B350A" w14:textId="2D4A16B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CUL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rbur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/HK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0-3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304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0.08.023]</w:t>
      </w:r>
    </w:p>
    <w:p w14:paraId="630EA817" w14:textId="0BCA3B6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EM87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LK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2-5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5-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550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535-020-01744-1]</w:t>
      </w:r>
    </w:p>
    <w:p w14:paraId="44535625" w14:textId="1171ED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PTPN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308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35-020-01701-1]</w:t>
      </w:r>
    </w:p>
    <w:p w14:paraId="4C1C9079" w14:textId="2EBEBF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48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24/Smad4/ADAR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cc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i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724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20-01268-5]</w:t>
      </w:r>
    </w:p>
    <w:p w14:paraId="7EDF5349" w14:textId="750C2E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91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485-3p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TRK3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12-13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316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417-020-00280-7]</w:t>
      </w:r>
    </w:p>
    <w:p w14:paraId="588B15D9" w14:textId="6EE585E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u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20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82/MTS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ta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Shanghai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54-4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864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abbs/gmab015]</w:t>
      </w:r>
    </w:p>
    <w:p w14:paraId="6AD2091C" w14:textId="35033BA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99a-5p/Klot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22-5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997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384101.2021.1878327]</w:t>
      </w:r>
    </w:p>
    <w:p w14:paraId="16B46ADD" w14:textId="1E8C4D2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CUL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form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2-3p/ROCK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534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20-01270-x]</w:t>
      </w:r>
    </w:p>
    <w:p w14:paraId="22746525" w14:textId="383D3E3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akakur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iyagaw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shi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yash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ga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zu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tsuj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b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antit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-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que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ti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19-26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596937]</w:t>
      </w:r>
    </w:p>
    <w:p w14:paraId="66591382" w14:textId="70A860E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olesnikov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mkovic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ryzgun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elestyu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rmyak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lass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V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uzik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ktion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k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a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c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6-2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8379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96/annals.1448.009]</w:t>
      </w:r>
    </w:p>
    <w:p w14:paraId="024E3E9E" w14:textId="77C2148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Pimso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kalaksanan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ent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romth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utthanacho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wanrungrua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iangn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err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DH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SF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p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inva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ess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eerJ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1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308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7717/peerj.2112]</w:t>
      </w:r>
    </w:p>
    <w:p w14:paraId="0EC4E574" w14:textId="3FEE454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and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iz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uji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eok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zak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ka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shi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wa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baya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gi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w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de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osmin-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1-7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702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ijc.29803]</w:t>
      </w:r>
    </w:p>
    <w:p w14:paraId="32A35382" w14:textId="288A9A1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5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larcó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liva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órdova</w:t>
      </w:r>
      <w:proofErr w:type="spellEnd"/>
      <w:r w:rsidRPr="00641752">
        <w:rPr>
          <w:rFonts w:ascii="Book Antiqua" w:hAnsi="Book Antiqua"/>
          <w:color w:val="000000" w:themeColor="text1"/>
        </w:rPr>
        <w:t>-Delga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ñoz-</w:t>
      </w:r>
      <w:proofErr w:type="spellStart"/>
      <w:r w:rsidRPr="00641752">
        <w:rPr>
          <w:rFonts w:ascii="Book Antiqua" w:hAnsi="Book Antiqua"/>
          <w:color w:val="000000" w:themeColor="text1"/>
        </w:rPr>
        <w:t>Mede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y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rasco-</w:t>
      </w:r>
      <w:proofErr w:type="spellStart"/>
      <w:r w:rsidRPr="00641752">
        <w:rPr>
          <w:rFonts w:ascii="Book Antiqua" w:hAnsi="Book Antiqua"/>
          <w:color w:val="000000" w:themeColor="text1"/>
        </w:rPr>
        <w:t>Aviñ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ichman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nde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mig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orer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llarroel-Espíndol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iquelm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arrid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orvalá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primo</w:t>
      </w:r>
      <w:proofErr w:type="spellEnd"/>
      <w:r w:rsidRPr="00641752">
        <w:rPr>
          <w:rFonts w:ascii="Book Antiqua" w:hAnsi="Book Antiqua"/>
          <w:color w:val="000000" w:themeColor="text1"/>
        </w:rPr>
        <w:t>-L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did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Inva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22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ijms21249472]</w:t>
      </w:r>
    </w:p>
    <w:p w14:paraId="3EC76DD4" w14:textId="3289F36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anish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i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sug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mat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o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ubo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w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c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su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ERBB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esti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177-41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960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as.14645]</w:t>
      </w:r>
    </w:p>
    <w:p w14:paraId="03CD426C" w14:textId="2D19290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1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Gu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ar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nitor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AM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2-5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203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1/jamasurg.2020.1133]</w:t>
      </w:r>
    </w:p>
    <w:p w14:paraId="7479EBFE" w14:textId="60D05D2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h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sothe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iton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ur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ative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ec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ogi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1108-e11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0153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634/theoncologist.2018-0896]</w:t>
      </w:r>
    </w:p>
    <w:p w14:paraId="045F6969" w14:textId="1A67279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iRNA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ematogenou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ge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/I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20-62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3835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cmm.15253]</w:t>
      </w:r>
    </w:p>
    <w:p w14:paraId="5B5B9777" w14:textId="33F481F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100A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can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8-3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726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00365521.2020.1737883]</w:t>
      </w:r>
    </w:p>
    <w:p w14:paraId="63CEA484" w14:textId="694843F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tch1/2/3/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ilt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gin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Alban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Y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95-26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282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aging.102764]</w:t>
      </w:r>
    </w:p>
    <w:p w14:paraId="098A5890" w14:textId="4F29855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rehen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er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Exp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9-22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527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etm.2019.7808]</w:t>
      </w:r>
    </w:p>
    <w:p w14:paraId="1B74426A" w14:textId="74BC43F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Yo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r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pecitab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rst-l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resect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85-11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722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bjc.2016.125]</w:t>
      </w:r>
    </w:p>
    <w:p w14:paraId="56249587" w14:textId="1C7581E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Yo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harmacodynamic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r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apecitabin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splat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rst-l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ves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ew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-2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7124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37-013-9983-2]</w:t>
      </w:r>
    </w:p>
    <w:p w14:paraId="54893EA6" w14:textId="1BC1252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chneid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a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lu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ce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op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or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eber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rein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ntis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is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lm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a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erm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candur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zacitidin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ndar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oadjuv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sectab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ophag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vid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j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patholog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73-26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368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16-1896]</w:t>
      </w:r>
    </w:p>
    <w:p w14:paraId="303541A5" w14:textId="1F33EC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H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K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hktora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oo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T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K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ta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utolys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grad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ain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DIA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p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7-7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125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548627.2018.1557835]</w:t>
      </w:r>
    </w:p>
    <w:p w14:paraId="06241A88" w14:textId="6C885CC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w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sphosphon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ven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ectomy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ndomiz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troll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ia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5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060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one.2019.115138]</w:t>
      </w:r>
    </w:p>
    <w:p w14:paraId="321A80BD" w14:textId="0A080B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7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eah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guy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T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tch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ym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J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H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z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xorubic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mag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turb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MPK-</w:t>
      </w:r>
      <w:proofErr w:type="spellStart"/>
      <w:r w:rsidRPr="00641752">
        <w:rPr>
          <w:rFonts w:ascii="Book Antiqua" w:hAnsi="Book Antiqua"/>
          <w:color w:val="000000" w:themeColor="text1"/>
        </w:rPr>
        <w:t>mTO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ignalling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3-2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9599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yexcr.2018.06.029]</w:t>
      </w:r>
    </w:p>
    <w:p w14:paraId="3DC9A861" w14:textId="6948659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Xiong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eat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-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516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12276-019-0301-8]</w:t>
      </w:r>
    </w:p>
    <w:p w14:paraId="7C4D6348" w14:textId="14D492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gel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rk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iedri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germeis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immer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inwäch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r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öc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fhein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m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e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-histon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acetyla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nob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z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hracycl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TED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9-109.e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4654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2.03.035]</w:t>
      </w:r>
    </w:p>
    <w:p w14:paraId="3FE6BD63" w14:textId="415E092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ing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geshwar</w:t>
      </w:r>
      <w:proofErr w:type="spellEnd"/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ja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fet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icac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cet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fe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obinost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ointesti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ie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0-7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6693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568009617666170630124643]</w:t>
      </w:r>
    </w:p>
    <w:p w14:paraId="11FC5EF3" w14:textId="30D1939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r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verat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M-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rc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84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731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abb.2020.108413]</w:t>
      </w:r>
    </w:p>
    <w:p w14:paraId="19D35DE8" w14:textId="1CF55C3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verat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leukin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66-7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104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pha.2018.01.153]</w:t>
      </w:r>
    </w:p>
    <w:p w14:paraId="5CC647A6" w14:textId="17FE513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ra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mtazi-Boroje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jeed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aheb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cu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17-23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91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7229]</w:t>
      </w:r>
    </w:p>
    <w:p w14:paraId="3DB79840" w14:textId="5D54BE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cu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59-34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4984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7.5637]</w:t>
      </w:r>
    </w:p>
    <w:p w14:paraId="4758AD23" w14:textId="28ACB7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erce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nviro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oxi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68-11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521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tox.22623]</w:t>
      </w:r>
    </w:p>
    <w:p w14:paraId="2FF6E20C" w14:textId="2855DFE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1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Hema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ghiralsad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far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osavizade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ad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C20si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u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doxorubic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uercetin</w:t>
      </w:r>
      <w:proofErr w:type="spellEnd"/>
      <w:r w:rsidRPr="00641752">
        <w:rPr>
          <w:rFonts w:ascii="Book Antiqua" w:hAnsi="Book Antiqua"/>
          <w:color w:val="000000" w:themeColor="text1"/>
        </w:rPr>
        <w:t>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-load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tionic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Gylated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anoniosomes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nomedic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575-65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616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IJN.S211844]</w:t>
      </w:r>
    </w:p>
    <w:p w14:paraId="2D4AA108" w14:textId="1911C6D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t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rcinol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r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oxidativ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inflamm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6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-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7964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5.03.019]</w:t>
      </w:r>
    </w:p>
    <w:p w14:paraId="23106C00" w14:textId="39B93AC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rcin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67-6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65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l.2020.11585]</w:t>
      </w:r>
    </w:p>
    <w:p w14:paraId="480C0967" w14:textId="706B601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di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tyrate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PK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11-11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601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1.1585]</w:t>
      </w:r>
    </w:p>
    <w:p w14:paraId="10D18040" w14:textId="4F68026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geneo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novin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nergi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loroquin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Basel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334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ancers12020365]</w:t>
      </w:r>
    </w:p>
    <w:p w14:paraId="5031C3D5" w14:textId="38638C9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a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ZNep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f-1α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ignall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GC-8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308-43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5790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l.2019.10769]</w:t>
      </w:r>
    </w:p>
    <w:p w14:paraId="20329F24" w14:textId="43793C9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lermon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ornar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re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rmacologic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olycom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rea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29-13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8757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217/epi-2017-0074]</w:t>
      </w:r>
    </w:p>
    <w:p w14:paraId="510FFCF9" w14:textId="166A7F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osg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SK1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du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nergi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-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ho/R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057-50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067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237474]</w:t>
      </w:r>
    </w:p>
    <w:p w14:paraId="6D68AE93" w14:textId="6C27DF9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SK126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GF-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hemo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57-7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8983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280-016-2990-1]</w:t>
      </w:r>
    </w:p>
    <w:p w14:paraId="63FE409A" w14:textId="125B679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ble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iazole-dithiocarbama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l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LSD1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activa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rowt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543-85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310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21/jm401002r]</w:t>
      </w:r>
    </w:p>
    <w:p w14:paraId="168DD829" w14:textId="2C012FE2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0" w:name="OLE_LINK450"/>
      <w:bookmarkStart w:id="11" w:name="OLE_LINK451"/>
    </w:p>
    <w:bookmarkEnd w:id="10"/>
    <w:bookmarkEnd w:id="11"/>
    <w:p w14:paraId="5AAA6679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4175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62A1808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27E8D036" w14:textId="6957A9A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ll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uthors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hav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no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ny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conflicts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of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interest.</w:t>
      </w:r>
    </w:p>
    <w:p w14:paraId="2988714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26E531B" w14:textId="3CBAD8D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pen-ac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l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-ho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di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er-revie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er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er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rib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ord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e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tribu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NonCommercial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-N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.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cens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m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ribut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ix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apt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i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mmerci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cen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ri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ig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pe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mmercial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e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ttp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s</w:t>
      </w:r>
      <w:r w:rsidRPr="00641752">
        <w:rPr>
          <w:rFonts w:ascii="Book Antiqua" w:eastAsia="Book Antiqua" w:hAnsi="Book Antiqua" w:cs="Book Antiqua"/>
          <w:color w:val="000000" w:themeColor="text1"/>
        </w:rPr>
        <w:t>://creativecommons.org/Licenses/by-nc/4.0/</w:t>
      </w:r>
    </w:p>
    <w:p w14:paraId="0D773A5B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EB68B95" w14:textId="71FEB5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2" w:name="OLE_LINK436"/>
      <w:bookmarkStart w:id="13" w:name="OLE_LINK437"/>
      <w:r w:rsidRPr="00641752">
        <w:rPr>
          <w:rFonts w:ascii="Book Antiqua" w:hAnsi="Book Antiqua"/>
          <w:b/>
          <w:bCs/>
          <w:color w:val="000000" w:themeColor="text1"/>
        </w:rPr>
        <w:t>Provenanc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e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view:</w:t>
      </w:r>
      <w:r>
        <w:rPr>
          <w:rStyle w:val="apple-converted-spac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ited</w:t>
      </w:r>
      <w:r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ticle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terna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ed.</w:t>
      </w:r>
    </w:p>
    <w:p w14:paraId="7C15B55B" w14:textId="3D00F18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4" w:name="OLE_LINK438"/>
      <w:bookmarkStart w:id="15" w:name="OLE_LINK439"/>
      <w:r w:rsidRPr="00641752">
        <w:rPr>
          <w:rFonts w:ascii="Book Antiqua" w:hAnsi="Book Antiqua"/>
          <w:b/>
          <w:color w:val="000000" w:themeColor="text1"/>
        </w:rPr>
        <w:t>Peer-review</w:t>
      </w:r>
      <w:r>
        <w:rPr>
          <w:rFonts w:ascii="Book Antiqua" w:hAnsi="Book Antiqua"/>
          <w:b/>
          <w:color w:val="000000" w:themeColor="text1"/>
        </w:rPr>
        <w:t xml:space="preserve"> </w:t>
      </w:r>
      <w:r w:rsidRPr="00641752">
        <w:rPr>
          <w:rFonts w:ascii="Book Antiqua" w:hAnsi="Book Antiqua"/>
          <w:b/>
          <w:color w:val="000000" w:themeColor="text1"/>
        </w:rPr>
        <w:t>model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ng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ind</w:t>
      </w:r>
      <w:bookmarkEnd w:id="12"/>
      <w:bookmarkEnd w:id="13"/>
      <w:bookmarkEnd w:id="14"/>
      <w:bookmarkEnd w:id="15"/>
    </w:p>
    <w:p w14:paraId="3E493A63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A51B06C" w14:textId="64D40C1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4AE9EB83" w14:textId="2E54B79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0AFCD6FC" w14:textId="2F5ED371" w:rsidR="00A77B3E" w:rsidRPr="006E7CA8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press:</w:t>
      </w:r>
      <w:r w:rsidR="006E7CA8">
        <w:rPr>
          <w:rFonts w:ascii="Book Antiqua" w:hAnsi="Book Antiqua" w:cs="Book Antiqua" w:hint="eastAsia"/>
          <w:b/>
          <w:color w:val="000000" w:themeColor="text1"/>
          <w:lang w:eastAsia="zh-CN"/>
        </w:rPr>
        <w:t xml:space="preserve"> </w:t>
      </w:r>
      <w:r w:rsidR="006E7CA8" w:rsidRPr="006E7CA8">
        <w:rPr>
          <w:rFonts w:ascii="Book Antiqua" w:hAnsi="Book Antiqua" w:cs="Book Antiqua"/>
          <w:color w:val="000000" w:themeColor="text1"/>
          <w:lang w:eastAsia="zh-CN"/>
        </w:rPr>
        <w:t>December 21, 2021</w:t>
      </w:r>
    </w:p>
    <w:p w14:paraId="20D0459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10A3C45" w14:textId="0F576AB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enterolog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41752" w:rsidRPr="00641752">
        <w:rPr>
          <w:rFonts w:ascii="Book Antiqua" w:eastAsia="Book Antiqua" w:hAnsi="Book Antiqua" w:cs="Book Antiqua"/>
          <w:color w:val="000000" w:themeColor="text1"/>
        </w:rPr>
        <w:t>hepa</w:t>
      </w:r>
      <w:r w:rsidRPr="00641752">
        <w:rPr>
          <w:rFonts w:ascii="Book Antiqua" w:eastAsia="Book Antiqua" w:hAnsi="Book Antiqua" w:cs="Book Antiqua"/>
          <w:color w:val="000000" w:themeColor="text1"/>
        </w:rPr>
        <w:t>tology</w:t>
      </w:r>
    </w:p>
    <w:p w14:paraId="30B7066C" w14:textId="179FE56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</w:t>
      </w:r>
    </w:p>
    <w:p w14:paraId="787E31AD" w14:textId="3ED66B56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1C44AEE3" w14:textId="7D7C68A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Excellent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11F609D1" w14:textId="3C803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Ve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ood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26E3581E" w14:textId="1051A072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ood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</w:t>
      </w:r>
    </w:p>
    <w:p w14:paraId="7AB82B6B" w14:textId="51DEC54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air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0666B4BD" w14:textId="6921A9B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Poor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2D307CB8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2D7251" w14:textId="6A39DE51" w:rsidR="00A77B3E" w:rsidRPr="008B61C6" w:rsidRDefault="00790B83" w:rsidP="00641752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Burada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J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8B61C6" w:rsidRPr="008B61C6">
        <w:rPr>
          <w:rFonts w:ascii="Book Antiqua" w:hAnsi="Book Antiqua" w:cs="Book Antiqua" w:hint="eastAsia"/>
          <w:color w:val="000000" w:themeColor="text1"/>
          <w:lang w:eastAsia="zh-CN"/>
        </w:rPr>
        <w:t>A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8B61C6" w:rsidRPr="008B61C6">
        <w:rPr>
          <w:rFonts w:ascii="Book Antiqua" w:hAnsi="Book Antiqua" w:cs="Book Antiqua" w:hint="eastAsia"/>
          <w:color w:val="000000" w:themeColor="text1"/>
          <w:lang w:eastAsia="zh-CN"/>
        </w:rPr>
        <w:t>Ma YJ</w:t>
      </w:r>
    </w:p>
    <w:p w14:paraId="02535819" w14:textId="7EFE8FB3" w:rsidR="00641752" w:rsidRDefault="0064175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06DBCF4D" w14:textId="11B10C3A" w:rsidR="00637872" w:rsidRDefault="0064175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 w:hint="eastAsia"/>
          <w:b/>
          <w:color w:val="000000" w:themeColor="text1"/>
          <w:lang w:eastAsia="zh-CN"/>
        </w:rPr>
        <w:lastRenderedPageBreak/>
        <w:t>Figure Legends</w:t>
      </w:r>
    </w:p>
    <w:p w14:paraId="502EC3FE" w14:textId="4D3CDD17" w:rsidR="00641752" w:rsidRDefault="00BC4A6B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noProof/>
          <w:color w:val="000000" w:themeColor="text1"/>
          <w:lang w:eastAsia="zh-CN"/>
        </w:rPr>
        <w:drawing>
          <wp:inline distT="0" distB="0" distL="0" distR="0" wp14:anchorId="4CD6B14B" wp14:editId="48DC138C">
            <wp:extent cx="5943600" cy="3346397"/>
            <wp:effectExtent l="0" t="0" r="0" b="6985"/>
            <wp:docPr id="2" name="图片 2" descr="F:\期刊工作间\2020-English journals workshop\2021-编辑英文稿件\2021-07-29\66125-13218\66125\65125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期刊工作间\2020-English journals workshop\2021-编辑英文稿件\2021-07-29\66125-13218\66125\65125-g00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6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F60B1D" w14:textId="4BF806AF" w:rsidR="009B38E4" w:rsidRPr="00594C9D" w:rsidRDefault="009B38E4" w:rsidP="009B38E4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Figure</w:t>
      </w:r>
      <w:r w:rsidR="00594C9D">
        <w:rPr>
          <w:rFonts w:ascii="Book Antiqua" w:hAnsi="Book Antiqua" w:cs="Book Antiqua" w:hint="eastAsia"/>
          <w:b/>
          <w:bCs/>
          <w:color w:val="000000" w:themeColor="text1"/>
          <w:lang w:eastAsia="zh-CN"/>
        </w:rPr>
        <w:t xml:space="preserve"> </w:t>
      </w: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1 Histone modifications in gastric cancer.</w:t>
      </w:r>
      <w:r w:rsidRPr="009B38E4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Layers show different histone modifications. Blue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m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odification typ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p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nk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m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odified residues and catalytic enzym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g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reen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e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pigenetic alterations sit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y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ellow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b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ological functions regulated by histone modifications. HAT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;</w:t>
      </w:r>
      <w:r w:rsidRPr="00594C9D">
        <w:rPr>
          <w:rFonts w:ascii="Book Antiqua" w:hAnsi="Book Antiqua" w:cs="Book Antiqua" w:hint="eastAsi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acetylase; HDAC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 w:hint="eastAsi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deacetylase; HMT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methyltransferase; HDM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demethylase; UBE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u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biquitin enzyme; DUB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proofErr w:type="spellStart"/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d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eubiquitinase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>.</w:t>
      </w:r>
    </w:p>
    <w:p w14:paraId="52676D7B" w14:textId="7B1E02E3" w:rsidR="00637872" w:rsidRDefault="0063787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 w:rsidRPr="00641752"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69DCC2EC" w14:textId="5A493BFC" w:rsidR="00594C9D" w:rsidRDefault="00BC4A6B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noProof/>
          <w:color w:val="000000" w:themeColor="text1"/>
          <w:lang w:eastAsia="zh-CN"/>
        </w:rPr>
        <w:lastRenderedPageBreak/>
        <w:drawing>
          <wp:inline distT="0" distB="0" distL="0" distR="0" wp14:anchorId="6445CEE4" wp14:editId="41B175F9">
            <wp:extent cx="5943600" cy="2004092"/>
            <wp:effectExtent l="0" t="0" r="0" b="0"/>
            <wp:docPr id="3" name="图片 3" descr="F:\期刊工作间\2020-English journals workshop\2021-编辑英文稿件\2021-07-29\66125-13218\66125\66125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期刊工作间\2020-English journals workshop\2021-编辑英文稿件\2021-07-29\66125-13218\66125\66125-g00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04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FBD2D8" w14:textId="08ECBBE3" w:rsidR="00594C9D" w:rsidRPr="00594C9D" w:rsidRDefault="00594C9D" w:rsidP="00594C9D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Figure 2 DNA methylation in </w:t>
      </w:r>
      <w:bookmarkStart w:id="16" w:name="OLE_LINK28"/>
      <w:bookmarkStart w:id="17" w:name="OLE_LINK29"/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gastric cancer</w:t>
      </w:r>
      <w:bookmarkEnd w:id="16"/>
      <w:bookmarkEnd w:id="17"/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>.</w:t>
      </w:r>
      <w:r w:rsidRPr="00594C9D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Aberrant methylation in promoter, shore area and gene body altered gene expression and involves in gastric carcinogenesis.</w:t>
      </w:r>
    </w:p>
    <w:p w14:paraId="38EA2D66" w14:textId="59A6C0BB" w:rsidR="00594C9D" w:rsidRDefault="00594C9D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36083224" w14:textId="1D9558C8" w:rsidR="00594C9D" w:rsidRDefault="00BC4A6B" w:rsidP="00594C9D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 w:themeColor="text1"/>
          <w:lang w:eastAsia="zh-CN"/>
        </w:rPr>
        <w:lastRenderedPageBreak/>
        <w:drawing>
          <wp:inline distT="0" distB="0" distL="0" distR="0" wp14:anchorId="62C4612C" wp14:editId="3D73C690">
            <wp:extent cx="3676650" cy="5181600"/>
            <wp:effectExtent l="0" t="0" r="0" b="0"/>
            <wp:docPr id="5" name="图片 5" descr="F:\期刊工作间\2020-English journals workshop\2021-编辑英文稿件\2021-07-29\66125-13218\66125\66125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期刊工作间\2020-English journals workshop\2021-编辑英文稿件\2021-07-29\66125-13218\66125\66125-g003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6650" cy="518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1C4944" w14:textId="66831C46" w:rsidR="00594C9D" w:rsidRPr="00594C9D" w:rsidRDefault="00594C9D" w:rsidP="00594C9D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Figure 3 Non coding RNA in </w:t>
      </w: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gastric cancer</w:t>
      </w: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>.</w:t>
      </w:r>
      <w:r w:rsidRPr="00594C9D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The major mechanism and biological function of </w:t>
      </w:r>
      <w:proofErr w:type="spellStart"/>
      <w:r w:rsidRPr="00594C9D">
        <w:rPr>
          <w:rFonts w:ascii="Book Antiqua" w:hAnsi="Book Antiqua" w:cs="Book Antiqua"/>
          <w:color w:val="000000" w:themeColor="text1"/>
          <w:lang w:eastAsia="zh-CN"/>
        </w:rPr>
        <w:t>lncRNA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, </w:t>
      </w:r>
      <w:proofErr w:type="spellStart"/>
      <w:r w:rsidRPr="00594C9D">
        <w:rPr>
          <w:rFonts w:ascii="Book Antiqua" w:hAnsi="Book Antiqua" w:cs="Book Antiqua"/>
          <w:color w:val="000000" w:themeColor="text1"/>
          <w:lang w:eastAsia="zh-CN"/>
        </w:rPr>
        <w:t>miRNA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and </w:t>
      </w:r>
      <w:proofErr w:type="spellStart"/>
      <w:r w:rsidRPr="00594C9D">
        <w:rPr>
          <w:rFonts w:ascii="Book Antiqua" w:hAnsi="Book Antiqua" w:cs="Book Antiqua"/>
          <w:color w:val="000000" w:themeColor="text1"/>
          <w:lang w:eastAsia="zh-CN"/>
        </w:rPr>
        <w:t>circRNA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in gastric cancer. </w:t>
      </w:r>
    </w:p>
    <w:p w14:paraId="09771C8D" w14:textId="2EB98EA7" w:rsidR="00594C9D" w:rsidRDefault="00594C9D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44F3A245" w14:textId="4873A2A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641752">
        <w:rPr>
          <w:rFonts w:ascii="Book Antiqua" w:hAnsi="Book Antiqua"/>
          <w:b/>
          <w:bCs/>
          <w:color w:val="000000" w:themeColor="text1"/>
        </w:rPr>
        <w:lastRenderedPageBreak/>
        <w:t>Table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RNA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cal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unction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n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astric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ncer</w:t>
      </w:r>
    </w:p>
    <w:tbl>
      <w:tblPr>
        <w:tblW w:w="861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5"/>
        <w:gridCol w:w="1304"/>
        <w:gridCol w:w="1701"/>
        <w:gridCol w:w="3402"/>
        <w:gridCol w:w="821"/>
      </w:tblGrid>
      <w:tr w:rsidR="00641752" w:rsidRPr="00641752" w14:paraId="0158BF89" w14:textId="77777777" w:rsidTr="00641752"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51A4FEF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18" w:name="OLE_LINK11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miRNA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</w:tcPr>
          <w:p w14:paraId="41D72C8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6D3A06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2FBDE1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28FCA83" w14:textId="6AD102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56D47962" w14:textId="77777777" w:rsidTr="00641752">
        <w:tc>
          <w:tcPr>
            <w:tcW w:w="1385" w:type="dxa"/>
            <w:tcBorders>
              <w:top w:val="single" w:sz="4" w:space="0" w:color="auto"/>
            </w:tcBorders>
          </w:tcPr>
          <w:p w14:paraId="44B8AA3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1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7B6793D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FA0894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5CC0777C" w14:textId="498293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5EB4BD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8&lt;/Year&gt;&lt;RecNum&gt;124&lt;/RecNum&gt;&lt;DisplayText&gt;&lt;style face="superscript"&gt;[89]&lt;/style&gt;&lt;/DisplayText&gt;&lt;record&gt;&lt;rec-number&gt;124&lt;/rec-number&gt;&lt;foreign-keys&gt;&lt;key app="EN" db-id="vspsvf95preteme2sd8vaapf0vexewvpvtf9" timestamp="1621089940"&gt;124&lt;/key&gt;&lt;/foreign-keys&gt;&lt;ref-type name="Journal Article"&gt;17&lt;/ref-type&gt;&lt;contributors&gt;&lt;authors&gt;&lt;author&gt;Xu, G&lt;/author&gt;&lt;author&gt;Meng, L&lt;/author&gt;&lt;author&gt;Yuan, D&lt;/author&gt;&lt;author&gt;Li, K&lt;/author&gt;&lt;author&gt;Zhang, Y&lt;/author&gt;&lt;author&gt;Dang, C&lt;/author&gt;&lt;author&gt;Zhu, K&lt;/author&gt;&lt;/authors&gt;&lt;/contributors&gt;&lt;titles&gt;&lt;title&gt;MEG3/miR</w:instrText>
            </w:r>
            <w:r w:rsidRPr="00641752">
              <w:rPr>
                <w:rFonts w:eastAsia="MS Gothic"/>
                <w:color w:val="000000" w:themeColor="text1"/>
              </w:rPr>
              <w:instrText>‑</w:instrText>
            </w:r>
            <w:r w:rsidRPr="00641752">
              <w:rPr>
                <w:rFonts w:ascii="Book Antiqua" w:hAnsi="Book Antiqua"/>
                <w:color w:val="000000" w:themeColor="text1"/>
              </w:rPr>
              <w:instrText>21 axis affects cell mobility by suppressing epithelial</w:instrText>
            </w:r>
            <w:r w:rsidRPr="00641752">
              <w:rPr>
                <w:rFonts w:eastAsia="MS Gothic"/>
                <w:color w:val="000000" w:themeColor="text1"/>
              </w:rPr>
              <w:instrText>‑</w:instrText>
            </w:r>
            <w:r w:rsidRPr="00641752">
              <w:rPr>
                <w:rFonts w:ascii="Book Antiqua" w:hAnsi="Book Antiqua"/>
                <w:color w:val="000000" w:themeColor="text1"/>
              </w:rPr>
              <w:instrText>mesenchymal transition in gastric cancer&lt;/title&gt;&lt;secondary-title&gt;Oncology reports&lt;/secondary-title&gt;&lt;/titles&gt;&lt;periodical&gt;&lt;full-title&gt;Oncology Reports&lt;/full-title&gt;&lt;abbr-1&gt;Oncol. Rep.&lt;/abbr-1&gt;&lt;abbr-2&gt;Oncol Rep&lt;/abbr-2&gt;&lt;/periodical&gt;&lt;pages&gt;39-48&lt;/pages&gt;&lt;volume&gt;40&lt;/volume&gt;&lt;number&gt;1&lt;/number&gt;&lt;dates&gt;&lt;year&gt;2018&lt;/year&gt;&lt;/dates&gt;&lt;accession-num&gt;29749532&lt;/accession-num&gt;&lt;label&gt;3.417&lt;/label&gt;&lt;urls&gt;&lt;/urls&gt;&lt;electronic-resource-num&gt;10.3892/or.2018.6424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8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2AA76F5" w14:textId="77777777" w:rsidTr="00641752">
        <w:tc>
          <w:tcPr>
            <w:tcW w:w="1385" w:type="dxa"/>
          </w:tcPr>
          <w:p w14:paraId="30417C9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3</w:t>
            </w:r>
          </w:p>
        </w:tc>
        <w:tc>
          <w:tcPr>
            <w:tcW w:w="1304" w:type="dxa"/>
          </w:tcPr>
          <w:p w14:paraId="5B54A9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A08E95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VRAG</w:t>
            </w:r>
          </w:p>
        </w:tc>
        <w:tc>
          <w:tcPr>
            <w:tcW w:w="3402" w:type="dxa"/>
          </w:tcPr>
          <w:p w14:paraId="22EC26BD" w14:textId="375029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821" w:type="dxa"/>
          </w:tcPr>
          <w:p w14:paraId="5896F7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an&lt;/Author&gt;&lt;Year&gt;2018&lt;/Year&gt;&lt;RecNum&gt;125&lt;/RecNum&gt;&lt;DisplayText&gt;&lt;style face="superscript"&gt;[90]&lt;/style&gt;&lt;/DisplayText&gt;&lt;record&gt;&lt;rec-number&gt;125&lt;/rec-number&gt;&lt;foreign-keys&gt;&lt;key app="EN" db-id="vspsvf95preteme2sd8vaapf0vexewvpvtf9" timestamp="1621089940"&gt;125&lt;/key&gt;&lt;/foreign-keys&gt;&lt;ref-type name="Journal Article"&gt;17&lt;/ref-type&gt;&lt;contributors&gt;&lt;authors&gt;&lt;author&gt;Yuan, Y&lt;/author&gt;&lt;author&gt;Zhang, Y&lt;/author&gt;&lt;author&gt;Han, L&lt;/author&gt;&lt;author&gt;Sun, S&lt;/author&gt;&lt;author&gt;Shu, Y&lt;/author&gt;&lt;/authors&gt;&lt;/contributors&gt;&lt;titles&gt;&lt;title&gt;miR-183 inhibits autophagy and apoptosis in gastric cancer cells by targeting ultraviolet radiation resistance-associated gene&lt;/title&gt;&lt;secondary-title&gt;International journal of molecular medicine&lt;/secondary-title&gt;&lt;/titles&gt;&lt;periodical&gt;&lt;full-title&gt;International Journal of Molecular Medicine&lt;/full-title&gt;&lt;abbr-1&gt;Int. J. Mol. Med.&lt;/abbr-1&gt;&lt;abbr-2&gt;Int J Mol Med&lt;/abbr-2&gt;&lt;/periodical&gt;&lt;pages&gt;3562-3570&lt;/pages&gt;&lt;volume&gt;42&lt;/volume&gt;&lt;number&gt;6&lt;/number&gt;&lt;dates&gt;&lt;year&gt;2018&lt;/year&gt;&lt;/dates&gt;&lt;accession-num&gt;30221685&lt;/accession-num&gt;&lt;label&gt;3.098&lt;/label&gt;&lt;urls&gt;&lt;/urls&gt;&lt;electronic-resource-num&gt;10.3892/ijmm.2018.387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FCEB40D" w14:textId="77777777" w:rsidTr="00641752">
        <w:tc>
          <w:tcPr>
            <w:tcW w:w="1385" w:type="dxa"/>
          </w:tcPr>
          <w:p w14:paraId="50A26D6B" w14:textId="78CF3D8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</w:t>
            </w:r>
            <w:r w:rsidR="00DD1038" w:rsidRPr="00641752">
              <w:rPr>
                <w:rFonts w:ascii="Book Antiqua" w:hAnsi="Book Antiqua"/>
                <w:color w:val="000000" w:themeColor="text1"/>
                <w:lang w:eastAsia="zh-CN"/>
              </w:rPr>
              <w:t>765</w:t>
            </w:r>
          </w:p>
        </w:tc>
        <w:tc>
          <w:tcPr>
            <w:tcW w:w="1304" w:type="dxa"/>
          </w:tcPr>
          <w:p w14:paraId="024C889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D21308B" w14:textId="6B5306B4" w:rsidR="00637872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BATF2</w:t>
            </w:r>
          </w:p>
        </w:tc>
        <w:tc>
          <w:tcPr>
            <w:tcW w:w="3402" w:type="dxa"/>
          </w:tcPr>
          <w:p w14:paraId="0D5031F9" w14:textId="1B618646" w:rsidR="00637872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821" w:type="dxa"/>
          </w:tcPr>
          <w:p w14:paraId="5899D00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ing&lt;/Author&gt;&lt;Year&gt;2021&lt;/Year&gt;&lt;RecNum&gt;123&lt;/RecNum&gt;&lt;DisplayText&gt;&lt;style face="superscript"&gt;[91]&lt;/style&gt;&lt;/DisplayText&gt;&lt;record&gt;&lt;rec-number&gt;123&lt;/rec-number&gt;&lt;foreign-keys&gt;&lt;key app="EN" db-id="vspsvf95preteme2sd8vaapf0vexewvpvtf9" timestamp="1621089940"&gt;123&lt;/key&gt;&lt;/foreign-keys&gt;&lt;ref-type name="Journal Article"&gt;17&lt;/ref-type&gt;&lt;contributors&gt;&lt;authors&gt;&lt;author&gt;Xing, S&lt;/author&gt;&lt;author&gt;Tian, Z&lt;/author&gt;&lt;author&gt;Zheng, W&lt;/author&gt;&lt;author&gt;Yang, W&lt;/author&gt;&lt;author&gt;Du, N&lt;/author&gt;&lt;author&gt;Gu, Y&lt;/author&gt;&lt;author&gt;Yin, J&lt;/author&gt;&lt;author&gt;Liu, H&lt;/author&gt;&lt;author&gt;Jia, X&lt;/author&gt;&lt;author&gt;Huang, D&lt;/author&gt;&lt;author&gt;Liu, W&lt;/author&gt;&lt;author&gt;Deng, M&lt;/author&gt;&lt;/authors&gt;&lt;/contributors&gt;&lt;titles&gt;&lt;title&gt;Hypoxia downregulated miR-4521 suppresses gastric carcinoma progression through regulation of IGF2 and FOXM1&lt;/title&gt;&lt;secondary-title&gt;Molecular cancer&lt;/secondary-title&gt;&lt;/titles&gt;&lt;periodical&gt;&lt;full-title&gt;Molecular Cancer&lt;/full-title&gt;&lt;abbr-1&gt;Mol. Cancer&lt;/abbr-1&gt;&lt;abbr-2&gt;Mol Cancer&lt;/abbr-2&gt;&lt;/periodical&gt;&lt;pages&gt;9&lt;/pages&gt;&lt;volume&gt;20&lt;/volume&gt;&lt;number&gt;1&lt;/number&gt;&lt;dates&gt;&lt;year&gt;2021&lt;/year&gt;&lt;/dates&gt;&lt;accession-num&gt;33407516&lt;/accession-num&gt;&lt;label&gt;15.302&lt;/label&gt;&lt;urls&gt;&lt;/urls&gt;&lt;electronic-resource-num&gt;10.1186/s12943-020-01295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E1260D3" w14:textId="77777777" w:rsidTr="00641752">
        <w:tc>
          <w:tcPr>
            <w:tcW w:w="1385" w:type="dxa"/>
          </w:tcPr>
          <w:p w14:paraId="57DE14D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19" w:name="OLE_LINK50"/>
            <w:bookmarkStart w:id="20" w:name="OLE_LINK51"/>
            <w:r w:rsidRPr="00641752">
              <w:rPr>
                <w:rFonts w:ascii="Book Antiqua" w:hAnsi="Book Antiqua"/>
                <w:color w:val="000000" w:themeColor="text1"/>
              </w:rPr>
              <w:t>miR-</w:t>
            </w:r>
            <w:bookmarkEnd w:id="19"/>
            <w:bookmarkEnd w:id="20"/>
            <w:r w:rsidRPr="00641752">
              <w:rPr>
                <w:rFonts w:ascii="Book Antiqua" w:hAnsi="Book Antiqua"/>
                <w:color w:val="000000" w:themeColor="text1"/>
              </w:rPr>
              <w:t>155</w:t>
            </w:r>
          </w:p>
        </w:tc>
        <w:tc>
          <w:tcPr>
            <w:tcW w:w="1304" w:type="dxa"/>
          </w:tcPr>
          <w:p w14:paraId="7DD245D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6CDF265" w14:textId="3AF4B0E5" w:rsidR="00637872" w:rsidRPr="00641752" w:rsidRDefault="00891191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P53INP1</w:t>
            </w:r>
          </w:p>
        </w:tc>
        <w:tc>
          <w:tcPr>
            <w:tcW w:w="3402" w:type="dxa"/>
          </w:tcPr>
          <w:p w14:paraId="25D8C377" w14:textId="4E5FE7D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B754BB"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07CF7D9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0&lt;/Year&gt;&lt;RecNum&gt;118&lt;/RecNum&gt;&lt;DisplayText&gt;&lt;style face="superscript"&gt;[92]&lt;/style&gt;&lt;/DisplayText&gt;&lt;record&gt;&lt;rec-number&gt;118&lt;/rec-number&gt;&lt;foreign-keys&gt;&lt;key app="EN" db-id="vspsvf95preteme2sd8vaapf0vexewvpvtf9" timestamp="1621089940"&gt;118&lt;/key&gt;&lt;/foreign-keys&gt;&lt;ref-type name="Journal Article"&gt;17&lt;/ref-type&gt;&lt;contributors&gt;&lt;authors&gt;&lt;author&gt;Li, Y&lt;/author&gt;&lt;author&gt;Tian, Z&lt;/author&gt;&lt;author&gt;Tan, Y&lt;/author&gt;&lt;author&gt;Lian, G&lt;/author&gt;&lt;author&gt;Chen, S&lt;/author&gt;&lt;author&gt;Chen, S&lt;/author&gt;&lt;author&gt;Li, J&lt;/author&gt;&lt;author&gt;Li, X&lt;/author&gt;&lt;author&gt;Huang, K&lt;/author&gt;&lt;author&gt;Chen, Y&lt;/author&gt;&lt;/authors&gt;&lt;/contributors&gt;&lt;titles&gt;&lt;title&gt;Bmi-1-induced miR-27a and miR-155 promote tumor metastasis and chemoresistance by targeting RKIP in gastric cancer&lt;/title&gt;&lt;secondary-title&gt;Molecular cancer&lt;/secondary-title&gt;&lt;/titles&gt;&lt;periodical&gt;&lt;full-title&gt;Molecular Cancer&lt;/full-title&gt;&lt;abbr-1&gt;Mol. Cancer&lt;/abbr-1&gt;&lt;abbr-2&gt;Mol Cancer&lt;/abbr-2&gt;&lt;/periodical&gt;&lt;pages&gt;109&lt;/pages&gt;&lt;volume&gt;19&lt;/volume&gt;&lt;number&gt;1&lt;/number&gt;&lt;dates&gt;&lt;year&gt;2020&lt;/year&gt;&lt;/dates&gt;&lt;accession-num&gt;32580736&lt;/accession-num&gt;&lt;label&gt;15.302&lt;/label&gt;&lt;urls&gt;&lt;/urls&gt;&lt;electronic-resource-num&gt;10.1186/s12943-020-01229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4DCDEDE" w14:textId="77777777" w:rsidTr="00641752">
        <w:tc>
          <w:tcPr>
            <w:tcW w:w="1385" w:type="dxa"/>
          </w:tcPr>
          <w:p w14:paraId="62195D5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30b</w:t>
            </w:r>
          </w:p>
        </w:tc>
        <w:tc>
          <w:tcPr>
            <w:tcW w:w="1304" w:type="dxa"/>
          </w:tcPr>
          <w:p w14:paraId="021F830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DF2F0B3" w14:textId="07C09D5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NFκB</w:t>
            </w:r>
            <w:proofErr w:type="spellEnd"/>
            <w:r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65</w:t>
            </w:r>
          </w:p>
        </w:tc>
        <w:tc>
          <w:tcPr>
            <w:tcW w:w="3402" w:type="dxa"/>
          </w:tcPr>
          <w:p w14:paraId="3C08C33E" w14:textId="54702B8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821" w:type="dxa"/>
          </w:tcPr>
          <w:p w14:paraId="373705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Ding&lt;/Author&gt;&lt;Year&gt;2020&lt;/Year&gt;&lt;RecNum&gt;111&lt;/RecNum&gt;&lt;DisplayText&gt;&lt;style face="superscript"&gt;[93]&lt;/style&gt;&lt;/DisplayText&gt;&lt;record&gt;&lt;rec-number&gt;111&lt;/rec-number&gt;&lt;foreign-keys&gt;&lt;key app="EN" db-id="vspsvf95preteme2sd8vaapf0vexewvpvtf9" timestamp="1621089940"&gt;111&lt;/key&gt;&lt;/foreign-keys&gt;&lt;ref-type name="Journal Article"&gt;17&lt;/ref-type&gt;&lt;contributors&gt;&lt;authors&gt;&lt;author&gt;Ding, L&lt;/author&gt;&lt;author&gt;Li, Q&lt;/author&gt;&lt;author&gt;Chakrabarti, J&lt;/author&gt;&lt;author&gt;Munoz, A&lt;/author&gt;&lt;author&gt;Faure-Kumar, E&lt;/author&gt;&lt;author&gt;Ocadiz-Ruiz, R&lt;/author&gt;&lt;author&gt;Razumilava, N&lt;/author&gt;&lt;author&gt;Zhang, G&lt;/author&gt;&lt;author&gt;Hayes, MH&lt;/author&gt;&lt;author&gt;Sontz, RA&lt;/author&gt;&lt;author&gt;Mendoza, ZE&lt;/author&gt;&lt;author&gt;Mahurkar, S&lt;/author&gt;&lt;author&gt;Greenson, JK&lt;/author&gt;&lt;author&gt;Perez-Perez, G&lt;/author&gt;&lt;author&gt;Hanh, NTH&lt;/author&gt;&lt;author&gt;Zavros, Y&lt;/author&gt;&lt;author&gt;Samuelson, LC&lt;/author&gt;&lt;author&gt;Iliopoulos, D&lt;/author&gt;&lt;author&gt;Merchant, JL&lt;/author&gt;&lt;/authors&gt;&lt;/contributors&gt;&lt;titles&gt;&lt;title&gt;MiR130b from Schlafen4 MDSCs stimulates epithelial proliferation and correlates with preneoplastic changes prior to gastric cancer&lt;/title&gt;&lt;secondary-title&gt;Gut&lt;/secondary-title&gt;&lt;/titles&gt;&lt;periodical&gt;&lt;full-title&gt;Gut&lt;/full-title&gt;&lt;abbr-1&gt;Gut&lt;/abbr-1&gt;&lt;abbr-2&gt;Gut&lt;/abbr-2&gt;&lt;/periodical&gt;&lt;pages&gt;1750-1761&lt;/pages&gt;&lt;volume&gt;69&lt;/volume&gt;&lt;number&gt;10&lt;/number&gt;&lt;dates&gt;&lt;year&gt;2020&lt;/year&gt;&lt;/dates&gt;&lt;accession-num&gt;31980446&lt;/accession-num&gt;&lt;label&gt;19.819&lt;/label&gt;&lt;urls&gt;&lt;/urls&gt;&lt;electronic-resource-num&gt;10.1136/gutjnl-2019-31881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CD85C94" w14:textId="77777777" w:rsidTr="00641752">
        <w:tc>
          <w:tcPr>
            <w:tcW w:w="1385" w:type="dxa"/>
          </w:tcPr>
          <w:p w14:paraId="385ED30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92a-1-5p</w:t>
            </w:r>
          </w:p>
        </w:tc>
        <w:tc>
          <w:tcPr>
            <w:tcW w:w="1304" w:type="dxa"/>
          </w:tcPr>
          <w:p w14:paraId="28D267F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AEC5AC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D1</w:t>
            </w:r>
          </w:p>
        </w:tc>
        <w:tc>
          <w:tcPr>
            <w:tcW w:w="3402" w:type="dxa"/>
          </w:tcPr>
          <w:p w14:paraId="4864816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aplasia</w:t>
            </w:r>
          </w:p>
        </w:tc>
        <w:tc>
          <w:tcPr>
            <w:tcW w:w="821" w:type="dxa"/>
          </w:tcPr>
          <w:p w14:paraId="52C439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19&lt;/Year&gt;&lt;RecNum&gt;117&lt;/RecNum&gt;&lt;DisplayText&gt;&lt;style face="superscript"&gt;[94]&lt;/style&gt;&lt;/DisplayText&gt;&lt;record&gt;&lt;rec-number&gt;117&lt;/rec-number&gt;&lt;foreign-keys&gt;&lt;key app="EN" db-id="vspsvf95preteme2sd8vaapf0vexewvpvtf9" timestamp="1621089940"&gt;117&lt;/key&gt;&lt;/foreign-keys&gt;&lt;ref-type name="Journal Article"&gt;17&lt;/ref-type&gt;&lt;contributors&gt;&lt;authors&gt;&lt;author&gt;Li, T&lt;/author&gt;&lt;author&gt;Guo, H&lt;/author&gt;&lt;author&gt;Li, H&lt;/author&gt;&lt;author&gt;Jiang, Y&lt;/author&gt;&lt;author&gt;Zhuang, K&lt;/author&gt;&lt;author&gt;Lei, C&lt;/author&gt;&lt;author&gt;Wu, J&lt;/author&gt;&lt;author&gt;Zhou, H&lt;/author&gt;&lt;author&gt;Zhu, R&lt;/author&gt;&lt;author&gt;Zhao, X&lt;/author&gt;&lt;author&gt;Lu, Y&lt;/author&gt;&lt;author&gt;Shi, C&lt;/author&gt;&lt;author&gt;Nie, Y&lt;/author&gt;&lt;author&gt;Wu, K&lt;/author&gt;&lt;author&gt;Yuan, Z&lt;/author&gt;&lt;author&gt;Fan, DM&lt;/author&gt;&lt;author&gt;Shi, Y&lt;/author&gt;&lt;/authors&gt;&lt;/contributors&gt;&lt;titles&gt;&lt;title&gt;MicroRNA-92a-1-5p increases CDX2 by targeting FOXD1 in bile acids-induced gastric intestinal metaplasia&lt;/title&gt;&lt;secondary-title&gt;Gut&lt;/secondary-title&gt;&lt;/titles&gt;&lt;periodical&gt;&lt;full-title&gt;Gut&lt;/full-title&gt;&lt;abbr-1&gt;Gut&lt;/abbr-1&gt;&lt;abbr-2&gt;Gut&lt;/abbr-2&gt;&lt;/periodical&gt;&lt;pages&gt;1751-1763&lt;/pages&gt;&lt;volume&gt;68&lt;/volume&gt;&lt;number&gt;10&lt;/number&gt;&lt;dates&gt;&lt;year&gt;2019&lt;/year&gt;&lt;/dates&gt;&lt;accession-num&gt;30635407&lt;/accession-num&gt;&lt;label&gt;19.819&lt;/label&gt;&lt;urls&gt;&lt;/urls&gt;&lt;electronic-resource-num&gt;10.1136/gutjnl-2017-31531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E4CCFF8" w14:textId="77777777" w:rsidTr="00641752">
        <w:tc>
          <w:tcPr>
            <w:tcW w:w="1385" w:type="dxa"/>
          </w:tcPr>
          <w:p w14:paraId="2364666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35b</w:t>
            </w:r>
          </w:p>
        </w:tc>
        <w:tc>
          <w:tcPr>
            <w:tcW w:w="1304" w:type="dxa"/>
          </w:tcPr>
          <w:p w14:paraId="5DB9E9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048F3D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N3/RECK</w:t>
            </w:r>
          </w:p>
        </w:tc>
        <w:tc>
          <w:tcPr>
            <w:tcW w:w="3402" w:type="dxa"/>
          </w:tcPr>
          <w:p w14:paraId="49BE71F1" w14:textId="700D42D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SC-lik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perties</w:t>
            </w:r>
          </w:p>
        </w:tc>
        <w:tc>
          <w:tcPr>
            <w:tcW w:w="821" w:type="dxa"/>
          </w:tcPr>
          <w:p w14:paraId="2A25FC4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an&lt;/Author&gt;&lt;Year&gt;2019&lt;/Year&gt;&lt;RecNum&gt;115&lt;/RecNum&gt;&lt;DisplayText&gt;&lt;style face="superscript"&gt;[95]&lt;/style&gt;&lt;/DisplayText&gt;&lt;record&gt;&lt;rec-number&gt;115&lt;/rec-number&gt;&lt;foreign-keys&gt;&lt;key app="EN" db-id="vspsvf95preteme2sd8vaapf0vexewvpvtf9" timestamp="1621089940"&gt;115&lt;/key&gt;&lt;/foreign-keys&gt;&lt;ref-type name="Journal Article"&gt;17&lt;/ref-type&gt;&lt;contributors&gt;&lt;authors&gt;&lt;author&gt;Han, TS&lt;/author&gt;&lt;author&gt;Voon, DC&lt;/author&gt;&lt;author&gt;Oshima, H&lt;/author&gt;&lt;author&gt;Nakayama, M&lt;/author&gt;&lt;author&gt;Echizen, K&lt;/author&gt;&lt;author&gt;Sakai, E&lt;/author&gt;&lt;author&gt;Yong, ZWE&lt;/author&gt;&lt;author&gt;Murakami, K&lt;/author&gt;&lt;author&gt;Yu, L&lt;/author&gt;&lt;author&gt;Minamoto, T&lt;/author&gt;&lt;author&gt;Ock, CY&lt;/author&gt;&lt;author&gt;Jenkins, BJ&lt;/author&gt;&lt;author&gt;Kim, SJ&lt;/author&gt;&lt;author&gt;Yang, HK&lt;/author&gt;&lt;author&gt;Oshima, M&lt;/author&gt;&lt;/authors&gt;&lt;/contributors&gt;&lt;titles&gt;&lt;title&gt;Interleukin 1 Up-regulates MicroRNA 135b to Promote Inflammation-Associated Gastric Carcinogenesis in Mice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1140-1155.e4&lt;/pages&gt;&lt;volume&gt;156&lt;/volume&gt;&lt;number&gt;4&lt;/number&gt;&lt;dates&gt;&lt;year&gt;2019&lt;/year&gt;&lt;/dates&gt;&lt;accession-num&gt;30508510&lt;/accession-num&gt;&lt;label&gt;17.373&lt;/label&gt;&lt;urls&gt;&lt;/urls&gt;&lt;electronic-resource-num&gt;10.1053/j.gastro.2018.11.05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5CC71EB" w14:textId="77777777" w:rsidTr="00641752">
        <w:tc>
          <w:tcPr>
            <w:tcW w:w="1385" w:type="dxa"/>
          </w:tcPr>
          <w:p w14:paraId="33D3273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1a-5p</w:t>
            </w:r>
          </w:p>
        </w:tc>
        <w:tc>
          <w:tcPr>
            <w:tcW w:w="1304" w:type="dxa"/>
          </w:tcPr>
          <w:p w14:paraId="46939B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7C7447D" w14:textId="155A54BE" w:rsidR="00637872" w:rsidRPr="00641752" w:rsidRDefault="00255573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KT3</w:t>
            </w:r>
          </w:p>
        </w:tc>
        <w:tc>
          <w:tcPr>
            <w:tcW w:w="3402" w:type="dxa"/>
          </w:tcPr>
          <w:p w14:paraId="229B3BB0" w14:textId="0FC0854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255573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  <w:r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821" w:type="dxa"/>
          </w:tcPr>
          <w:p w14:paraId="384DA5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7&lt;/Year&gt;&lt;RecNum&gt;119&lt;/RecNum&gt;&lt;DisplayText&gt;&lt;style face="superscript"&gt;[96]&lt;/style&gt;&lt;/DisplayText&gt;&lt;record&gt;&lt;rec-number&gt;119&lt;/rec-number&gt;&lt;foreign-keys&gt;&lt;key app="EN" db-id="vspsvf95preteme2sd8vaapf0vexewvpvtf9" timestamp="1621089940"&gt;119&lt;/key&gt;&lt;/foreign-keys&gt;&lt;ref-type name="Journal Article"&gt;17&lt;/ref-type&gt;&lt;contributors&gt;&lt;authors&gt;&lt;author&gt;Liu, Z&lt;/author&gt;&lt;author&gt;Sun, F&lt;/author&gt;&lt;author&gt;Hong, Y&lt;/author&gt;&lt;author&gt;Liu, Y&lt;/author&gt;&lt;author&gt;Fen, M&lt;/author&gt;&lt;author&gt;Yin, K&lt;/author&gt;&lt;author&gt;Ge, X&lt;/author&gt;&lt;author&gt;Wang, F&lt;/author&gt;&lt;author&gt;Chen, X&lt;/author&gt;&lt;author&gt;Guan, W&lt;/author&gt;&lt;/authors&gt;&lt;/contributors&gt;&lt;titles&gt;&lt;title&gt;MEG2 is regulated by miR-181a-5p and functions as a tumour suppressor gene to suppress the proliferation and migration of gastric cancer cells&lt;/title&gt;&lt;secondary-title&gt;Molecular cancer&lt;/secondary-title&gt;&lt;/titles&gt;&lt;periodical&gt;&lt;full-title&gt;Molecular Cancer&lt;/full-title&gt;&lt;abbr-1&gt;Mol. Cancer&lt;/abbr-1&gt;&lt;abbr-2&gt;Mol Cancer&lt;/abbr-2&gt;&lt;/periodical&gt;&lt;pages&gt;133&lt;/pages&gt;&lt;volume&gt;16&lt;/volume&gt;&lt;number&gt;1&lt;/number&gt;&lt;dates&gt;&lt;year&gt;2017&lt;/year&gt;&lt;/dates&gt;&lt;accession-num&gt;28747184&lt;/accession-num&gt;&lt;label&gt;15.302&lt;/label&gt;&lt;urls&gt;&lt;/urls&gt;&lt;electronic-resource-num&gt;10.1186/s12943-017-0695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359C629" w14:textId="77777777" w:rsidTr="00641752">
        <w:tc>
          <w:tcPr>
            <w:tcW w:w="1385" w:type="dxa"/>
          </w:tcPr>
          <w:p w14:paraId="5F3AF52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4</w:t>
            </w:r>
          </w:p>
        </w:tc>
        <w:tc>
          <w:tcPr>
            <w:tcW w:w="1304" w:type="dxa"/>
          </w:tcPr>
          <w:p w14:paraId="73DB962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A1C7730" w14:textId="021A0838" w:rsidR="00637872" w:rsidRPr="00641752" w:rsidRDefault="00255573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PAK4</w:t>
            </w:r>
          </w:p>
        </w:tc>
        <w:tc>
          <w:tcPr>
            <w:tcW w:w="3402" w:type="dxa"/>
          </w:tcPr>
          <w:p w14:paraId="4115539D" w14:textId="3A52B31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6A358C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e&lt;/Author&gt;&lt;Year&gt;2017&lt;/Year&gt;&lt;RecNum&gt;116&lt;/RecNum&gt;&lt;DisplayText&gt;&lt;style face="superscript"&gt;[97]&lt;/style&gt;&lt;/DisplayText&gt;&lt;record&gt;&lt;rec-number&gt;116&lt;/rec-number&gt;&lt;foreign-keys&gt;&lt;key app="EN" db-id="vspsvf95preteme2sd8vaapf0vexewvpvtf9" timestamp="1621089940"&gt;116&lt;/key&gt;&lt;/foreign-keys&gt;&lt;ref-type name="Journal Article"&gt;17&lt;/ref-type&gt;&lt;contributors&gt;&lt;authors&gt;&lt;author&gt;He, C&lt;/author&gt;&lt;author&gt;Wang, L&lt;/author&gt;&lt;author&gt;Zhang, J&lt;/author&gt;&lt;author&gt;Xu, H&lt;/author&gt;&lt;/authors&gt;&lt;/contributors&gt;&lt;titles&gt;&lt;title&gt;Hypoxia-inducible microRNA-224 promotes the cell growth, migration and invasion by directly targeting RASSF8 in gastric cancer&lt;/title&gt;&lt;secondary-title&gt;Molecular cancer&lt;/secondary-title&gt;&lt;/titles&gt;&lt;periodical&gt;&lt;full-title&gt;Molecular Cancer&lt;/full-title&gt;&lt;abbr-1&gt;Mol. Cancer&lt;/abbr-1&gt;&lt;abbr-2&gt;Mol Cancer&lt;/abbr-2&gt;&lt;/periodical&gt;&lt;pages&gt;35&lt;/pages&gt;&lt;volume&gt;16&lt;/volume&gt;&lt;number&gt;1&lt;/number&gt;&lt;dates&gt;&lt;year&gt;2017&lt;/year&gt;&lt;/dates&gt;&lt;accession-num&gt;28173803&lt;/accession-num&gt;&lt;label&gt;15.302&lt;/label&gt;&lt;urls&gt;&lt;/urls&gt;&lt;electronic-resource-num&gt;10.1186/s12943-017-0603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B711F76" w14:textId="77777777" w:rsidTr="00641752">
        <w:tc>
          <w:tcPr>
            <w:tcW w:w="1385" w:type="dxa"/>
          </w:tcPr>
          <w:p w14:paraId="4613D71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et-7i</w:t>
            </w:r>
          </w:p>
        </w:tc>
        <w:tc>
          <w:tcPr>
            <w:tcW w:w="1304" w:type="dxa"/>
          </w:tcPr>
          <w:p w14:paraId="022EFF5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006AE1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L1A1</w:t>
            </w:r>
          </w:p>
        </w:tc>
        <w:tc>
          <w:tcPr>
            <w:tcW w:w="3402" w:type="dxa"/>
          </w:tcPr>
          <w:p w14:paraId="7B5130AC" w14:textId="4661BB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821" w:type="dxa"/>
          </w:tcPr>
          <w:p w14:paraId="74C52D8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&lt;/Author&gt;&lt;Year&gt;2019&lt;/Year&gt;&lt;RecNum&gt;120&lt;/RecNum&gt;&lt;DisplayText&gt;&lt;style face="superscript"&gt;[98]&lt;/style&gt;&lt;/DisplayText&gt;&lt;record&gt;&lt;rec-number&gt;120&lt;/rec-number&gt;&lt;foreign-keys&gt;&lt;key app="EN" db-id="vspsvf95preteme2sd8vaapf0vexewvpvtf9" timestamp="1621089940"&gt;120&lt;/key&gt;&lt;/foreign-keys&gt;&lt;ref-type name="Journal Article"&gt;17&lt;/ref-type&gt;&lt;contributors&gt;&lt;authors&gt;&lt;author&gt;Shi, Y&lt;/author&gt;&lt;author&gt;Duan, Z&lt;/author&gt;&lt;author&gt;Zhang, X&lt;/author&gt;&lt;author&gt;Zhang, X&lt;/author&gt;&lt;author&gt;Wang, G&lt;/author&gt;&lt;author&gt;Li, F&lt;/author&gt;&lt;/authors&gt;&lt;/contributors&gt;&lt;titles&gt;&lt;title&gt;Down-regulation of the let-7i facilitates gastric cancer invasion and metastasis by targeting COL1A1&lt;/title&gt;&lt;secondary-title&gt;Protein &amp;amp; cell&lt;/secondary-title&gt;&lt;/titles&gt;&lt;pages&gt;143-148&lt;/pages&gt;&lt;volume&gt;10&lt;/volume&gt;&lt;number&gt;2&lt;/number&gt;&lt;dates&gt;&lt;year&gt;2019&lt;/year&gt;&lt;/dates&gt;&lt;accession-num&gt;29858755&lt;/accession-num&gt;&lt;label&gt;10.164&lt;/label&gt;&lt;urls&gt;&lt;/urls&gt;&lt;electronic-resource-num&gt;10.1007/s13238-018-0550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0009449" w14:textId="77777777" w:rsidTr="00641752">
        <w:tc>
          <w:tcPr>
            <w:tcW w:w="1385" w:type="dxa"/>
          </w:tcPr>
          <w:p w14:paraId="4DD0D65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1" w:name="OLE_LINK54"/>
            <w:bookmarkStart w:id="22" w:name="OLE_LINK55"/>
            <w:r w:rsidRPr="00641752">
              <w:rPr>
                <w:rFonts w:ascii="Book Antiqua" w:hAnsi="Book Antiqua"/>
                <w:color w:val="000000" w:themeColor="text1"/>
              </w:rPr>
              <w:t>miR-146a</w:t>
            </w:r>
            <w:bookmarkEnd w:id="21"/>
            <w:bookmarkEnd w:id="22"/>
          </w:p>
        </w:tc>
        <w:tc>
          <w:tcPr>
            <w:tcW w:w="1304" w:type="dxa"/>
          </w:tcPr>
          <w:p w14:paraId="5FBBDE0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542DB7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3402" w:type="dxa"/>
          </w:tcPr>
          <w:p w14:paraId="30EA1AEE" w14:textId="78C0DE6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2017E6D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omali&lt;/Author&gt;&lt;Year&gt;2019&lt;/Year&gt;&lt;RecNum&gt;121&lt;/RecNum&gt;&lt;DisplayText&gt;&lt;style face="superscript"&gt;[99]&lt;/style&gt;&lt;/DisplayText&gt;&lt;record&gt;&lt;rec-number&gt;121&lt;/rec-number&gt;&lt;foreign-keys&gt;&lt;key app="EN" db-id="vspsvf95preteme2sd8vaapf0vexewvpvtf9" timestamp="1621089940"&gt;121&lt;/key&gt;&lt;/foreign-keys&gt;&lt;ref-type name="Journal Article"&gt;17&lt;/ref-type&gt;&lt;contributors&gt;&lt;authors&gt;&lt;author&gt;Shomali, N&lt;/author&gt;&lt;author&gt;Shirafkan, N&lt;/author&gt;&lt;author&gt;Duijf, PHG&lt;/author&gt;&lt;author&gt;Ghasabi, M&lt;/author&gt;&lt;author&gt;Babaloo, Z&lt;/author&gt;&lt;author&gt;Yousefi, M&lt;/author&gt;&lt;author&gt;Mansoori, B&lt;/author&gt;&lt;author&gt;Asadi, M&lt;/author&gt;&lt;author&gt;Shanehbandi, D&lt;/author&gt;&lt;author&gt;Baghbani, E&lt;/author&gt;&lt;author&gt;Mohammadi, A&lt;/author&gt;&lt;author&gt;Baradaran, B&lt;/author&gt;&lt;/authors&gt;&lt;/contributors&gt;&lt;titles&gt;&lt;title&gt;Downregulation of miR-146a promotes cell migration in Helicobacter pylori-negative gastric cancer&lt;/title&gt;&lt;secondary-title&gt;Journal of cellular biochemistry&lt;/secondary-title&gt;&lt;/titles&gt;&lt;periodical&gt;&lt;full-title&gt;Journal of Cellular Biochemistry&lt;/full-title&gt;&lt;abbr-1&gt;J. Cell. Biochem.&lt;/abbr-1&gt;&lt;abbr-2&gt;J Cell Biochem&lt;/abbr-2&gt;&lt;/periodical&gt;&lt;pages&gt;9495-9505&lt;/pages&gt;&lt;volume&gt;120&lt;/volume&gt;&lt;number&gt;6&lt;/number&gt;&lt;dates&gt;&lt;year&gt;2019&lt;/year&gt;&lt;/dates&gt;&lt;accession-num&gt;30537266&lt;/accession-num&gt;&lt;label&gt;4.237&lt;/label&gt;&lt;urls&gt;&lt;/urls&gt;&lt;electronic-resource-num&gt;10.1002/jcb.2822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24AEEA" w14:textId="77777777" w:rsidTr="00641752">
        <w:tc>
          <w:tcPr>
            <w:tcW w:w="1385" w:type="dxa"/>
          </w:tcPr>
          <w:p w14:paraId="76DF04A9" w14:textId="40838C07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Mi</w:t>
            </w:r>
            <w:r w:rsidRPr="00641752">
              <w:rPr>
                <w:rFonts w:ascii="Book Antiqua" w:hAnsi="Book Antiqua"/>
                <w:color w:val="000000" w:themeColor="text1"/>
              </w:rPr>
              <w:t>R-12129</w:t>
            </w:r>
          </w:p>
        </w:tc>
        <w:tc>
          <w:tcPr>
            <w:tcW w:w="1304" w:type="dxa"/>
          </w:tcPr>
          <w:p w14:paraId="64C2C51F" w14:textId="3CF51C50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Down</w:t>
            </w:r>
          </w:p>
        </w:tc>
        <w:tc>
          <w:tcPr>
            <w:tcW w:w="1701" w:type="dxa"/>
          </w:tcPr>
          <w:p w14:paraId="1F112EAC" w14:textId="77948121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SIRT1</w:t>
            </w:r>
          </w:p>
        </w:tc>
        <w:tc>
          <w:tcPr>
            <w:tcW w:w="3402" w:type="dxa"/>
          </w:tcPr>
          <w:p w14:paraId="71385259" w14:textId="35C55BA0" w:rsidR="002D53B0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</w:t>
            </w:r>
          </w:p>
        </w:tc>
        <w:tc>
          <w:tcPr>
            <w:tcW w:w="821" w:type="dxa"/>
          </w:tcPr>
          <w:p w14:paraId="18BC26AE" w14:textId="33717770" w:rsidR="002D53B0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eng&lt;/Author&gt;&lt;Year&gt;2017&lt;/Year&gt;&lt;RecNum&gt;114&lt;/RecNum&gt;&lt;DisplayText&gt;&lt;style face="superscript"&gt;[101]&lt;/style&gt;&lt;/DisplayText&gt;&lt;record&gt;&lt;rec-number&gt;114&lt;/rec-number&gt;&lt;foreign-keys&gt;&lt;key app="EN" db-id="vspsvf95preteme2sd8vaapf0vexewvpvtf9" timestamp="1621089940"&gt;114&lt;/key&gt;&lt;/foreign-keys&gt;&lt;ref-type name="Journal Article"&gt;17&lt;/ref-type&gt;&lt;contributors&gt;&lt;authors&gt;&lt;author&gt;Feng, Q&lt;/author&gt;&lt;author&gt;Wu, X&lt;/author&gt;&lt;author&gt;Li, F&lt;/author&gt;&lt;author&gt;Ning, B&lt;/author&gt;&lt;author&gt;Lu, X&lt;/author&gt;&lt;author&gt;Zhang, Y&lt;/author&gt;&lt;author&gt;Pan, Y&lt;/author&gt;&lt;author&gt;Guan, W&lt;/author&gt;&lt;/authors&gt;&lt;/contributors&gt;&lt;titles&gt;&lt;title&gt;miR-27b inhibits gastric cancer metastasis by targeting NR2F2&lt;/title&gt;&lt;secondary-title&gt;Protein &amp;amp; cell&lt;/secondary-title&gt;&lt;/titles&gt;&lt;pages&gt;114-122&lt;/pages&gt;&lt;volume&gt;8&lt;/volume&gt;&lt;number&gt;2&lt;/number&gt;&lt;dates&gt;&lt;year&gt;2017&lt;/year&gt;&lt;/dates&gt;&lt;accession-num&gt;27844448&lt;/accession-num&gt;&lt;label&gt;10.164&lt;/label&gt;&lt;urls&gt;&lt;/urls&gt;&lt;electronic-resource-num&gt;10.1007/s13238-016-0340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</w:t>
            </w:r>
            <w:r w:rsidRPr="00641752">
              <w:rPr>
                <w:rFonts w:ascii="Book Antiqua" w:hAnsi="Book Antiqua"/>
                <w:noProof/>
                <w:color w:val="000000" w:themeColor="text1"/>
                <w:lang w:eastAsia="zh-CN"/>
              </w:rPr>
              <w:t>0</w:t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DBA780F" w14:textId="77777777" w:rsidTr="00641752">
        <w:tc>
          <w:tcPr>
            <w:tcW w:w="1385" w:type="dxa"/>
          </w:tcPr>
          <w:p w14:paraId="2DF1B88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7b</w:t>
            </w:r>
          </w:p>
        </w:tc>
        <w:tc>
          <w:tcPr>
            <w:tcW w:w="1304" w:type="dxa"/>
          </w:tcPr>
          <w:p w14:paraId="2D3FC66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02ABA80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R2F2</w:t>
            </w:r>
          </w:p>
        </w:tc>
        <w:tc>
          <w:tcPr>
            <w:tcW w:w="3402" w:type="dxa"/>
          </w:tcPr>
          <w:p w14:paraId="0E59CE04" w14:textId="38B1CAB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821" w:type="dxa"/>
          </w:tcPr>
          <w:p w14:paraId="26412F25" w14:textId="669459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eng&lt;/Author&gt;&lt;Year&gt;2017&lt;/Year&gt;&lt;RecNum&gt;114&lt;/RecNum&gt;&lt;DisplayText&gt;&lt;style face="superscript"&gt;[101]&lt;/style&gt;&lt;/DisplayText&gt;&lt;record&gt;&lt;rec-number&gt;114&lt;/rec-number&gt;&lt;foreign-keys&gt;&lt;key app="EN" db-id="vspsvf95preteme2sd8vaapf0vexewvpvtf9" timestamp="1621089940"&gt;114&lt;/key&gt;&lt;/foreign-keys&gt;&lt;ref-type name="Journal Article"&gt;17&lt;/ref-type&gt;&lt;contributors&gt;&lt;authors&gt;&lt;author&gt;Feng, Q&lt;/author&gt;&lt;author&gt;Wu, X&lt;/author&gt;&lt;author&gt;Li, F&lt;/author&gt;&lt;author&gt;Ning, B&lt;/author&gt;&lt;author&gt;Lu, X&lt;/author&gt;&lt;author&gt;Zhang, Y&lt;/author&gt;&lt;author&gt;Pan, Y&lt;/author&gt;&lt;author&gt;Guan, W&lt;/author&gt;&lt;/authors&gt;&lt;/contributors&gt;&lt;titles&gt;&lt;title&gt;miR-27b inhibits gastric cancer metastasis by targeting NR2F2&lt;/title&gt;&lt;secondary-title&gt;Protein &amp;amp; cell&lt;/secondary-title&gt;&lt;/titles&gt;&lt;pages&gt;114-122&lt;/pages&gt;&lt;volume&gt;8&lt;/volume&gt;&lt;number&gt;2&lt;/number&gt;&lt;dates&gt;&lt;year&gt;2017&lt;/year&gt;&lt;/dates&gt;&lt;accession-num&gt;27844448&lt;/accession-num&gt;&lt;label&gt;10.164&lt;/label&gt;&lt;urls&gt;&lt;/urls&gt;&lt;electronic-resource-num&gt;10.1007/s13238-016-0340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</w:t>
            </w:r>
            <w:r w:rsidR="002D53B0" w:rsidRPr="00641752">
              <w:rPr>
                <w:rFonts w:ascii="Book Antiqua" w:hAnsi="Book Antiqua"/>
                <w:noProof/>
                <w:color w:val="000000" w:themeColor="text1"/>
              </w:rPr>
              <w:t>1</w:t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0ED06D1" w14:textId="77777777" w:rsidTr="00641752">
        <w:tc>
          <w:tcPr>
            <w:tcW w:w="1385" w:type="dxa"/>
          </w:tcPr>
          <w:p w14:paraId="659C94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3" w:name="_Hlk67094697"/>
            <w:r w:rsidRPr="00641752">
              <w:rPr>
                <w:rFonts w:ascii="Book Antiqua" w:hAnsi="Book Antiqua"/>
                <w:color w:val="000000" w:themeColor="text1"/>
              </w:rPr>
              <w:t>miR-140-5p</w:t>
            </w:r>
          </w:p>
        </w:tc>
        <w:tc>
          <w:tcPr>
            <w:tcW w:w="1304" w:type="dxa"/>
          </w:tcPr>
          <w:p w14:paraId="42EEE7B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23CE465" w14:textId="6AAC1D08" w:rsidR="00637872" w:rsidRPr="00641752" w:rsidRDefault="00AB743C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OTCH1</w:t>
            </w:r>
          </w:p>
        </w:tc>
        <w:tc>
          <w:tcPr>
            <w:tcW w:w="3402" w:type="dxa"/>
          </w:tcPr>
          <w:p w14:paraId="5512F35F" w14:textId="45C7AA9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AB743C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821" w:type="dxa"/>
          </w:tcPr>
          <w:p w14:paraId="530F66F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ang&lt;/Author&gt;&lt;Year&gt;2017&lt;/Year&gt;&lt;RecNum&gt;113&lt;/RecNum&gt;&lt;DisplayText&gt;&lt;style face="superscript"&gt;[102]&lt;/style&gt;&lt;/DisplayText&gt;&lt;record&gt;&lt;rec-number&gt;113&lt;/rec-number&gt;&lt;foreign-keys&gt;&lt;key app="EN" db-id="vspsvf95preteme2sd8vaapf0vexewvpvtf9" timestamp="1621089940"&gt;113&lt;/key&gt;&lt;/foreign-keys&gt;&lt;ref-type name="Journal Article"&gt;17&lt;/ref-type&gt;&lt;contributors&gt;&lt;authors&gt;&lt;author&gt;Fang, Z&lt;/author&gt;&lt;author&gt;Yin, S&lt;/author&gt;&lt;author&gt;Sun, R&lt;/author&gt;&lt;author&gt;Zhang, S&lt;/author&gt;&lt;author&gt;Fu, M&lt;/author&gt;&lt;author&gt;Wu, Y&lt;/author&gt;&lt;author&gt;Zhang, T&lt;/author&gt;&lt;author&gt;Khaliq, J&lt;/author&gt;&lt;author&gt;Li, Y&lt;/author&gt;&lt;/authors&gt;&lt;/contributors&gt;&lt;titles&gt;&lt;title&gt;miR-140-5p suppresses the proliferation, migration and invasion of gastric cancer by regulating YES1&lt;/title&gt;&lt;secondary-title&gt;Molecular cancer&lt;/secondary-title&gt;&lt;/titles&gt;&lt;periodical&gt;&lt;full-title&gt;Molecular Cancer&lt;/full-title&gt;&lt;abbr-1&gt;Mol. Cancer&lt;/abbr-1&gt;&lt;abbr-2&gt;Mol Cancer&lt;/abbr-2&gt;&lt;/periodical&gt;&lt;pages&gt;139&lt;/pages&gt;&lt;volume&gt;16&lt;/volume&gt;&lt;number&gt;1&lt;/number&gt;&lt;dates&gt;&lt;year&gt;2017&lt;/year&gt;&lt;/dates&gt;&lt;accession-num&gt;28818100&lt;/accession-num&gt;&lt;label&gt;15.302&lt;/label&gt;&lt;urls&gt;&lt;/urls&gt;&lt;electronic-resource-num&gt;10.1186/s12943-017-0708-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6D811F3" w14:textId="77777777" w:rsidTr="00641752">
        <w:tc>
          <w:tcPr>
            <w:tcW w:w="1385" w:type="dxa"/>
          </w:tcPr>
          <w:p w14:paraId="702B3C8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34a</w:t>
            </w:r>
          </w:p>
        </w:tc>
        <w:tc>
          <w:tcPr>
            <w:tcW w:w="1304" w:type="dxa"/>
          </w:tcPr>
          <w:p w14:paraId="45BE785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371A6A68" w14:textId="6C81222B" w:rsidR="00637872" w:rsidRPr="00641752" w:rsidRDefault="009C20A4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nail</w:t>
            </w:r>
          </w:p>
        </w:tc>
        <w:tc>
          <w:tcPr>
            <w:tcW w:w="3402" w:type="dxa"/>
          </w:tcPr>
          <w:p w14:paraId="0B70ED5A" w14:textId="6E57FAE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821" w:type="dxa"/>
          </w:tcPr>
          <w:p w14:paraId="064E59C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ou&lt;/Author&gt;&lt;Year&gt;2017&lt;/Year&gt;&lt;RecNum&gt;127&lt;/RecNum&gt;&lt;DisplayText&gt;&lt;style face="superscript"&gt;[103]&lt;/style&gt;&lt;/DisplayText&gt;&lt;record&gt;&lt;rec-number&gt;127&lt;/rec-number&gt;&lt;foreign-keys&gt;&lt;key app="EN" db-id="vspsvf95preteme2sd8vaapf0vexewvpvtf9" timestamp="1621089940"&gt;127&lt;/key&gt;&lt;/foreign-keys&gt;&lt;ref-type name="Journal Article"&gt;17&lt;/ref-type&gt;&lt;contributors&gt;&lt;authors&gt;&lt;author&gt;Zhou, Y&lt;/author&gt;&lt;author&gt;Huang, T&lt;/author&gt;&lt;author&gt;Siu, HL&lt;/author&gt;&lt;author&gt;Wong, CC&lt;/author&gt;&lt;author&gt;Dong, Y&lt;/author&gt;&lt;author&gt;Wu, F&lt;/author&gt;&lt;author&gt;Zhang, B&lt;/author&gt;&lt;author&gt;Wu, WK&lt;/author&gt;&lt;author&gt;Cheng, AS&lt;/author&gt;&lt;author&gt;Yu, J&lt;/author&gt;&lt;author&gt;To, KF&lt;/author&gt;&lt;author&gt;Kang, W&lt;/author&gt;&lt;/authors&gt;&lt;/contributors&gt;&lt;titles&gt;&lt;title&gt;IGF2BP3 functions as a potential oncogene and is a crucial target of miR-34a in gastric carcinogenesis&lt;/title&gt;&lt;secondary-title&gt;Molecular cancer&lt;/secondary-title&gt;&lt;/titles&gt;&lt;periodical&gt;&lt;full-title&gt;Molecular Cancer&lt;/full-title&gt;&lt;abbr-1&gt;Mol. Cancer&lt;/abbr-1&gt;&lt;abbr-2&gt;Mol Cancer&lt;/abbr-2&gt;&lt;/periodical&gt;&lt;pages&gt;77&lt;/pages&gt;&lt;volume&gt;16&lt;/volume&gt;&lt;number&gt;1&lt;/number&gt;&lt;dates&gt;&lt;year&gt;2017&lt;/year&gt;&lt;/dates&gt;&lt;accession-num&gt;28399871&lt;/accession-num&gt;&lt;label&gt;15.302&lt;/label&gt;&lt;urls&gt;&lt;/urls&gt;&lt;electronic-resource-num&gt;10.1186/s12943-017-0647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088B6F2" w14:textId="77777777" w:rsidTr="00641752">
        <w:tc>
          <w:tcPr>
            <w:tcW w:w="1385" w:type="dxa"/>
          </w:tcPr>
          <w:p w14:paraId="2A35502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9</w:t>
            </w:r>
          </w:p>
        </w:tc>
        <w:tc>
          <w:tcPr>
            <w:tcW w:w="1304" w:type="dxa"/>
          </w:tcPr>
          <w:p w14:paraId="5A50967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0A9838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NFAIP8L3</w:t>
            </w:r>
          </w:p>
        </w:tc>
        <w:tc>
          <w:tcPr>
            <w:tcW w:w="3402" w:type="dxa"/>
          </w:tcPr>
          <w:p w14:paraId="622807F8" w14:textId="219EDEA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34C68FD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an&lt;/Author&gt;&lt;Year&gt;2019&lt;/Year&gt;&lt;RecNum&gt;112&lt;/RecNum&gt;&lt;DisplayText&gt;&lt;style face="superscript"&gt;[104]&lt;/style&gt;&lt;/DisplayText&gt;&lt;record&gt;&lt;rec-number&gt;112&lt;/rec-number&gt;&lt;foreign-keys&gt;&lt;key app="EN" db-id="vspsvf95preteme2sd8vaapf0vexewvpvtf9" timestamp="1621089940"&gt;112&lt;/key&gt;&lt;/foreign-keys&gt;&lt;ref-type name="Journal Article"&gt;17&lt;/ref-type&gt;&lt;contributors&gt;&lt;authors&gt;&lt;author&gt;Fan, Y&lt;/author&gt;&lt;author&gt;Shi, Y&lt;/author&gt;&lt;author&gt;Lin, Z&lt;/author&gt;&lt;author&gt;Huang, X&lt;/author&gt;&lt;author&gt;Li, J&lt;/author&gt;&lt;author&gt;Huang, W&lt;/author&gt;&lt;author&gt;Shen, D&lt;/author&gt;&lt;author&gt;Zhuang, G&lt;/author&gt;&lt;author&gt;Liu, W&lt;/author&gt;&lt;/authors&gt;&lt;/contributors&gt;&lt;titles&gt;&lt;title&gt;miR-9-5p Suppresses Malignant Biological Behaviors of Human Gastric Cancer Cells by Negative Regulation of TNFAIP8L3&lt;/title&gt;&lt;secondary-title&gt;Digestive diseases and sciences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pages&gt;2823-2829&lt;/pages&gt;&lt;volume&gt;64&lt;/volume&gt;&lt;number&gt;10&lt;/number&gt;&lt;dates&gt;&lt;year&gt;2019&lt;/year&gt;&lt;/dates&gt;&lt;accession-num&gt;31140050&lt;/accession-num&gt;&lt;label&gt;2.751&lt;/label&gt;&lt;urls&gt;&lt;/urls&gt;&lt;electronic-resource-num&gt;10.1007/s10620-019-05626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791C317" w14:textId="77777777" w:rsidTr="00641752">
        <w:tc>
          <w:tcPr>
            <w:tcW w:w="1385" w:type="dxa"/>
          </w:tcPr>
          <w:p w14:paraId="57DF30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95</w:t>
            </w:r>
          </w:p>
        </w:tc>
        <w:tc>
          <w:tcPr>
            <w:tcW w:w="1304" w:type="dxa"/>
          </w:tcPr>
          <w:p w14:paraId="284980B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26DB41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GB1</w:t>
            </w:r>
          </w:p>
        </w:tc>
        <w:tc>
          <w:tcPr>
            <w:tcW w:w="3402" w:type="dxa"/>
          </w:tcPr>
          <w:p w14:paraId="4462EF2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821" w:type="dxa"/>
          </w:tcPr>
          <w:p w14:paraId="227D2F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19&lt;/Year&gt;&lt;RecNum&gt;122&lt;/RecNum&gt;&lt;DisplayText&gt;&lt;style face="superscript"&gt;[105]&lt;/style&gt;&lt;/DisplayText&gt;&lt;record&gt;&lt;rec-number&gt;122&lt;/rec-number&gt;&lt;foreign-keys&gt;&lt;key app="EN" db-id="vspsvf95preteme2sd8vaapf0vexewvpvtf9" timestamp="1621089940"&gt;122&lt;/key&gt;&lt;/foreign-keys&gt;&lt;ref-type name="Journal Article"&gt;17&lt;/ref-type&gt;&lt;contributors&gt;&lt;authors&gt;&lt;author&gt;Wang, CQ&lt;/author&gt;&lt;/authors&gt;&lt;/contributors&gt;&lt;titles&gt;&lt;title&gt;MiR-195 reverses 5-FU resistance through targeting HMGA1 in gastric cancer cells&lt;/title&gt;&lt;secondary-title&gt;European review for medical and pharmacological sciences&lt;/secondary-title&gt;&lt;/titles&gt;&lt;periodical&gt;&lt;full-title&gt;European Review for Medical and Pharmacological Sciences&lt;/full-title&gt;&lt;abbr-1&gt;Eur. Rev. Med. Pharmacol. Sci.&lt;/abbr-1&gt;&lt;abbr-2&gt;Eur Rev Med Pharmacol Sci&lt;/abbr-2&gt;&lt;abbr-3&gt;European Review for Medical &amp;amp; Pharmacological Sciences&lt;/abbr-3&gt;&lt;/periodical&gt;&lt;pages&gt;3771-3778&lt;/pages&gt;&lt;volume&gt;23&lt;/volume&gt;&lt;number&gt;9&lt;/number&gt;&lt;dates&gt;&lt;year&gt;2019&lt;/year&gt;&lt;/dates&gt;&lt;accession-num&gt;31115003&lt;/accession-num&gt;&lt;label&gt;3.024&lt;/label&gt;&lt;urls&gt;&lt;/urls&gt;&lt;electronic-resource-num&gt;10.26355/eurrev_201905_178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bookmarkEnd w:id="18"/>
    <w:bookmarkEnd w:id="23"/>
    <w:p w14:paraId="0910F3F1" w14:textId="176999DE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 w:rsidRPr="00641752">
        <w:rPr>
          <w:rFonts w:ascii="Book Antiqua" w:hAnsi="Book Antiqua"/>
          <w:b/>
          <w:bCs/>
          <w:color w:val="000000" w:themeColor="text1"/>
        </w:rPr>
        <w:lastRenderedPageBreak/>
        <w:t>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able 2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lncRNAs</w:t>
      </w:r>
      <w:proofErr w:type="spellEnd"/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cal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unction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n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37"/>
        <w:gridCol w:w="1416"/>
        <w:gridCol w:w="2541"/>
        <w:gridCol w:w="2778"/>
        <w:gridCol w:w="1156"/>
      </w:tblGrid>
      <w:tr w:rsidR="00641752" w:rsidRPr="00641752" w14:paraId="2F80B1A5" w14:textId="77777777" w:rsidTr="00627BFC">
        <w:tc>
          <w:tcPr>
            <w:tcW w:w="1637" w:type="dxa"/>
            <w:tcBorders>
              <w:top w:val="single" w:sz="4" w:space="0" w:color="auto"/>
              <w:bottom w:val="single" w:sz="4" w:space="0" w:color="auto"/>
            </w:tcBorders>
          </w:tcPr>
          <w:p w14:paraId="6A6B18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24" w:name="OLE_LINK12"/>
            <w:bookmarkStart w:id="25" w:name="OLE_LINK13"/>
            <w:proofErr w:type="spellStart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LncRNAs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</w:tcPr>
          <w:p w14:paraId="299F75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2541" w:type="dxa"/>
            <w:tcBorders>
              <w:top w:val="single" w:sz="4" w:space="0" w:color="auto"/>
              <w:bottom w:val="single" w:sz="4" w:space="0" w:color="auto"/>
            </w:tcBorders>
          </w:tcPr>
          <w:p w14:paraId="655A4E6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2778" w:type="dxa"/>
            <w:tcBorders>
              <w:top w:val="single" w:sz="4" w:space="0" w:color="auto"/>
              <w:bottom w:val="single" w:sz="4" w:space="0" w:color="auto"/>
            </w:tcBorders>
          </w:tcPr>
          <w:p w14:paraId="547DFD9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1156" w:type="dxa"/>
            <w:tcBorders>
              <w:top w:val="single" w:sz="4" w:space="0" w:color="auto"/>
              <w:bottom w:val="single" w:sz="4" w:space="0" w:color="auto"/>
            </w:tcBorders>
          </w:tcPr>
          <w:p w14:paraId="00754FBD" w14:textId="7DF55582" w:rsidR="00637872" w:rsidRPr="00641752" w:rsidRDefault="0064175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1CB07842" w14:textId="77777777" w:rsidTr="00627BFC">
        <w:tc>
          <w:tcPr>
            <w:tcW w:w="1637" w:type="dxa"/>
            <w:tcBorders>
              <w:top w:val="single" w:sz="4" w:space="0" w:color="auto"/>
            </w:tcBorders>
          </w:tcPr>
          <w:p w14:paraId="772BD2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AT</w:t>
            </w:r>
          </w:p>
        </w:tc>
        <w:tc>
          <w:tcPr>
            <w:tcW w:w="1416" w:type="dxa"/>
            <w:tcBorders>
              <w:top w:val="single" w:sz="4" w:space="0" w:color="auto"/>
            </w:tcBorders>
          </w:tcPr>
          <w:p w14:paraId="67306EC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  <w:tcBorders>
              <w:top w:val="single" w:sz="4" w:space="0" w:color="auto"/>
            </w:tcBorders>
          </w:tcPr>
          <w:p w14:paraId="4817191E" w14:textId="0A839049" w:rsidR="00637872" w:rsidRPr="00641752" w:rsidRDefault="0030300E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9a-3p/HDAC4</w:t>
            </w:r>
          </w:p>
        </w:tc>
        <w:tc>
          <w:tcPr>
            <w:tcW w:w="2778" w:type="dxa"/>
            <w:tcBorders>
              <w:top w:val="single" w:sz="4" w:space="0" w:color="auto"/>
            </w:tcBorders>
          </w:tcPr>
          <w:p w14:paraId="392B76A8" w14:textId="7499B37E" w:rsidR="00637872" w:rsidRPr="00641752" w:rsidRDefault="0030300E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invasion</w:t>
            </w:r>
          </w:p>
        </w:tc>
        <w:tc>
          <w:tcPr>
            <w:tcW w:w="1156" w:type="dxa"/>
            <w:tcBorders>
              <w:top w:val="single" w:sz="4" w:space="0" w:color="auto"/>
            </w:tcBorders>
          </w:tcPr>
          <w:p w14:paraId="5373CDF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a&lt;/Author&gt;&lt;Year&gt;2018&lt;/Year&gt;&lt;RecNum&gt;91&lt;/RecNum&gt;&lt;DisplayText&gt;&lt;style face="superscript"&gt;[106]&lt;/style&gt;&lt;/DisplayText&gt;&lt;record&gt;&lt;rec-number&gt;91&lt;/rec-number&gt;&lt;foreign-keys&gt;&lt;key app="EN" db-id="vspsvf95preteme2sd8vaapf0vexewvpvtf9" timestamp="1621089920"&gt;91&lt;/key&gt;&lt;/foreign-keys&gt;&lt;ref-type name="Journal Article"&gt;17&lt;/ref-type&gt;&lt;contributors&gt;&lt;authors&gt;&lt;author&gt;Sha, M&lt;/author&gt;&lt;author&gt;Lin, M&lt;/author&gt;&lt;author&gt;Wang, J&lt;/author&gt;&lt;author&gt;Ye, J&lt;/author&gt;&lt;author&gt;Xu, J&lt;/author&gt;&lt;author&gt;Xu, N&lt;/author&gt;&lt;author&gt;Huang, J&lt;/author&gt;&lt;/authors&gt;&lt;/contributors&gt;&lt;titles&gt;&lt;title&gt;Long non-coding RNA MIAT promotes gastric cancer growth and metastasis through regulation of miR-141/DDX5 pathway&lt;/title&gt;&lt;secondary-title&gt;Journal of experimental &amp;amp; clinical cancer research : CR&lt;/secondary-title&gt;&lt;/titles&gt;&lt;pages&gt;58&lt;/pages&gt;&lt;volume&gt;37&lt;/volume&gt;&lt;number&gt;1&lt;/number&gt;&lt;dates&gt;&lt;year&gt;2018&lt;/year&gt;&lt;/dates&gt;&lt;accession-num&gt;29540201&lt;/accession-num&gt;&lt;label&gt;7.068&lt;/label&gt;&lt;urls&gt;&lt;/urls&gt;&lt;electronic-resource-num&gt;10.1186/s13046-018-0725-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3D6123A" w14:textId="77777777" w:rsidTr="00627BFC">
        <w:tc>
          <w:tcPr>
            <w:tcW w:w="1637" w:type="dxa"/>
          </w:tcPr>
          <w:p w14:paraId="3902506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ANDAR</w:t>
            </w:r>
          </w:p>
        </w:tc>
        <w:tc>
          <w:tcPr>
            <w:tcW w:w="1416" w:type="dxa"/>
          </w:tcPr>
          <w:p w14:paraId="28D40DE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6A2672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DKN1A</w:t>
            </w:r>
          </w:p>
        </w:tc>
        <w:tc>
          <w:tcPr>
            <w:tcW w:w="2778" w:type="dxa"/>
          </w:tcPr>
          <w:p w14:paraId="6010A215" w14:textId="404CFB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1156" w:type="dxa"/>
          </w:tcPr>
          <w:p w14:paraId="7926E2C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8&lt;/Year&gt;&lt;RecNum&gt;81&lt;/RecNum&gt;&lt;DisplayText&gt;&lt;style face="superscript"&gt;[107]&lt;/style&gt;&lt;/DisplayText&gt;&lt;record&gt;&lt;rec-number&gt;81&lt;/rec-number&gt;&lt;foreign-keys&gt;&lt;key app="EN" db-id="vspsvf95preteme2sd8vaapf0vexewvpvtf9" timestamp="1621089920"&gt;81&lt;/key&gt;&lt;/foreign-keys&gt;&lt;ref-type name="Journal Article"&gt;17&lt;/ref-type&gt;&lt;contributors&gt;&lt;authors&gt;&lt;author&gt;Liu, J&lt;/author&gt;&lt;author&gt;Ben, Q&lt;/author&gt;&lt;author&gt;Lu, E&lt;/author&gt;&lt;author&gt;He, X&lt;/author&gt;&lt;author&gt;Yang, X&lt;/author&gt;&lt;author&gt;Ma, J&lt;/author&gt;&lt;author&gt;Zhang, W&lt;/author&gt;&lt;author&gt;Wang, Z&lt;/author&gt;&lt;author&gt;Liu, T&lt;/author&gt;&lt;author&gt;Zhang, J&lt;/author&gt;&lt;author&gt;Wang, H&lt;/author&gt;&lt;/authors&gt;&lt;/contributors&gt;&lt;titles&gt;&lt;title&gt;Long noncoding RNA PANDAR blocks CDKN1A gene transcription by competitive interaction with p53 protein in gastric cancer&lt;/title&gt;&lt;secondary-title&gt;Cell death &amp;amp; disease&lt;/secondary-title&gt;&lt;/titles&gt;&lt;periodical&gt;&lt;full-title&gt;Cell Death &amp;amp; Disease&lt;/full-title&gt;&lt;abbr-1&gt;Cell Death Dis.&lt;/abbr-1&gt;&lt;abbr-2&gt;Cell Death Dis&lt;/abbr-2&gt;&lt;/periodical&gt;&lt;pages&gt;168&lt;/pages&gt;&lt;volume&gt;9&lt;/volume&gt;&lt;number&gt;2&lt;/number&gt;&lt;dates&gt;&lt;year&gt;2018&lt;/year&gt;&lt;/dates&gt;&lt;accession-num&gt;29416011&lt;/accession-num&gt;&lt;label&gt;6.304&lt;/label&gt;&lt;urls&gt;&lt;/urls&gt;&lt;electronic-resource-num&gt;10.1038/s41419-017-0246-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6D3CEB8" w14:textId="77777777" w:rsidTr="00627BFC">
        <w:tc>
          <w:tcPr>
            <w:tcW w:w="1637" w:type="dxa"/>
          </w:tcPr>
          <w:p w14:paraId="26862E8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D2-AS1</w:t>
            </w:r>
          </w:p>
        </w:tc>
        <w:tc>
          <w:tcPr>
            <w:tcW w:w="1416" w:type="dxa"/>
          </w:tcPr>
          <w:p w14:paraId="04B414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0B73736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phB3</w:t>
            </w:r>
          </w:p>
        </w:tc>
        <w:tc>
          <w:tcPr>
            <w:tcW w:w="2778" w:type="dxa"/>
          </w:tcPr>
          <w:p w14:paraId="671FD17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156" w:type="dxa"/>
          </w:tcPr>
          <w:p w14:paraId="4AB4D81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8&lt;/Year&gt;&lt;RecNum&gt;98&lt;/RecNum&gt;&lt;DisplayText&gt;&lt;style face="superscript"&gt;[108]&lt;/style&gt;&lt;/DisplayText&gt;&lt;record&gt;&lt;rec-number&gt;98&lt;/rec-number&gt;&lt;foreign-keys&gt;&lt;key app="EN" db-id="vspsvf95preteme2sd8vaapf0vexewvpvtf9" timestamp="1621089920"&gt;98&lt;/key&gt;&lt;/foreign-keys&gt;&lt;ref-type name="Journal Article"&gt;17&lt;/ref-type&gt;&lt;contributors&gt;&lt;authors&gt;&lt;author&gt;Xu, TP&lt;/author&gt;&lt;author&gt;Wang, WY&lt;/author&gt;&lt;author&gt;Ma, P&lt;/author&gt;&lt;author&gt;Shuai, Y&lt;/author&gt;&lt;author&gt;Zhao, K&lt;/author&gt;&lt;author&gt;Wang, YF&lt;/author&gt;&lt;author&gt;Li, W&lt;/author&gt;&lt;author&gt;Xia, R&lt;/author&gt;&lt;author&gt;Chen, WM&lt;/author&gt;&lt;author&gt;Zhang, EB&lt;/author&gt;&lt;author&gt;Shu, YQ&lt;/author&gt;&lt;/authors&gt;&lt;/contributors&gt;&lt;titles&gt;&lt;title&gt;Upregulation of the long noncoding RNA FOXD2-AS1 promotes carcinogenesis by epigenetically silencing EphB3 through EZH2 and LSD1, and predicts poor prognosis in gastric cancer&lt;/title&gt;&lt;secondary-title&gt;Oncogene&lt;/secondary-title&gt;&lt;/titles&gt;&lt;periodical&gt;&lt;full-title&gt;Oncogene&lt;/full-title&gt;&lt;abbr-1&gt;Oncogene&lt;/abbr-1&gt;&lt;abbr-2&gt;Oncogene&lt;/abbr-2&gt;&lt;/periodical&gt;&lt;pages&gt;5020-5036&lt;/pages&gt;&lt;volume&gt;37&lt;/volume&gt;&lt;number&gt;36&lt;/number&gt;&lt;dates&gt;&lt;year&gt;2018&lt;/year&gt;&lt;/dates&gt;&lt;accession-num&gt;29789713&lt;/accession-num&gt;&lt;label&gt;7.971&lt;/label&gt;&lt;urls&gt;&lt;/urls&gt;&lt;electronic-resource-num&gt;10.1038/s41388-018-0308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163206D" w14:textId="77777777" w:rsidTr="00627BFC">
        <w:tc>
          <w:tcPr>
            <w:tcW w:w="1637" w:type="dxa"/>
          </w:tcPr>
          <w:p w14:paraId="56AE17D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MARCC2</w:t>
            </w:r>
          </w:p>
        </w:tc>
        <w:tc>
          <w:tcPr>
            <w:tcW w:w="1416" w:type="dxa"/>
          </w:tcPr>
          <w:p w14:paraId="6FD4CF3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521E81D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51b-3p/TMPRSS4</w:t>
            </w:r>
          </w:p>
        </w:tc>
        <w:tc>
          <w:tcPr>
            <w:tcW w:w="2778" w:type="dxa"/>
          </w:tcPr>
          <w:p w14:paraId="77670D1C" w14:textId="6C00D4B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1156" w:type="dxa"/>
          </w:tcPr>
          <w:p w14:paraId="476ED16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an&lt;/Author&gt;&lt;Year&gt;2018&lt;/Year&gt;&lt;RecNum&gt;102&lt;/RecNum&gt;&lt;DisplayText&gt;&lt;style face="superscript"&gt;[109]&lt;/style&gt;&lt;/DisplayText&gt;&lt;record&gt;&lt;rec-number&gt;102&lt;/rec-number&gt;&lt;foreign-keys&gt;&lt;key app="EN" db-id="vspsvf95preteme2sd8vaapf0vexewvpvtf9" timestamp="1621089920"&gt;102&lt;/key&gt;&lt;/foreign-keys&gt;&lt;ref-type name="Journal Article"&gt;17&lt;/ref-type&gt;&lt;contributors&gt;&lt;authors&gt;&lt;author&gt;Yuan, H&lt;/author&gt;&lt;author&gt;Chen, Z&lt;/author&gt;&lt;author&gt;Bai, S&lt;/author&gt;&lt;author&gt;Wei, H&lt;/author&gt;&lt;author&gt;Wang, Y&lt;/author&gt;&lt;author&gt;Ji, R&lt;/author&gt;&lt;author&gt;Guo, Q&lt;/author&gt;&lt;author&gt;Li, Q&lt;/author&gt;&lt;author&gt;Ye, Y&lt;/author&gt;&lt;author&gt;Wu, J&lt;/author&gt;&lt;author&gt;Zhou, Y&lt;/author&gt;&lt;author&gt;Qiao, L&lt;/author&gt;&lt;/authors&gt;&lt;/contributors&gt;&lt;titles&gt;&lt;title&gt;Molecular mechanisms of lncRNA SMARCC2/miR-551b-3p/TMPRSS4 axis in gastric cancer&lt;/title&gt;&lt;secondary-title&gt;Cancer letters&lt;/secondary-title&gt;&lt;/titles&gt;&lt;periodical&gt;&lt;full-title&gt;Cancer Letters&lt;/full-title&gt;&lt;abbr-1&gt;Cancer Lett.&lt;/abbr-1&gt;&lt;abbr-2&gt;Cancer Lett&lt;/abbr-2&gt;&lt;/periodical&gt;&lt;pages&gt;84-96&lt;/pages&gt;&lt;volume&gt;418&lt;/volume&gt;&lt;dates&gt;&lt;year&gt;2018&lt;/year&gt;&lt;/dates&gt;&lt;accession-num&gt;29337109&lt;/accession-num&gt;&lt;label&gt;7.36&lt;/label&gt;&lt;urls&gt;&lt;/urls&gt;&lt;electronic-resource-num&gt;10.1016/j.canlet.2018.01.03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94F10E1" w14:textId="77777777" w:rsidTr="00627BFC">
        <w:tc>
          <w:tcPr>
            <w:tcW w:w="1637" w:type="dxa"/>
          </w:tcPr>
          <w:p w14:paraId="52DFB33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19</w:t>
            </w:r>
          </w:p>
        </w:tc>
        <w:tc>
          <w:tcPr>
            <w:tcW w:w="1416" w:type="dxa"/>
          </w:tcPr>
          <w:p w14:paraId="6AEA1E1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3292367F" w14:textId="03D424DE" w:rsidR="00637872" w:rsidRPr="00641752" w:rsidRDefault="00A154E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19d-p/LDHA</w:t>
            </w:r>
          </w:p>
        </w:tc>
        <w:tc>
          <w:tcPr>
            <w:tcW w:w="2778" w:type="dxa"/>
          </w:tcPr>
          <w:p w14:paraId="2E4178A2" w14:textId="7E47BEDA" w:rsidR="00637872" w:rsidRPr="00641752" w:rsidRDefault="0001738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erobi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lycoly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mmu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scape</w:t>
            </w:r>
          </w:p>
        </w:tc>
        <w:tc>
          <w:tcPr>
            <w:tcW w:w="1156" w:type="dxa"/>
          </w:tcPr>
          <w:p w14:paraId="20BDB82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19&lt;/Year&gt;&lt;RecNum&gt;78&lt;/RecNum&gt;&lt;DisplayText&gt;&lt;style face="superscript"&gt;[110]&lt;/style&gt;&lt;/DisplayText&gt;&lt;record&gt;&lt;rec-number&gt;78&lt;/rec-number&gt;&lt;foreign-keys&gt;&lt;key app="EN" db-id="vspsvf95preteme2sd8vaapf0vexewvpvtf9" timestamp="1621089920"&gt;78&lt;/key&gt;&lt;/foreign-keys&gt;&lt;ref-type name="Journal Article"&gt;17&lt;/ref-type&gt;&lt;contributors&gt;&lt;authors&gt;&lt;author&gt;Li, P&lt;/author&gt;&lt;author&gt;Tong, L&lt;/author&gt;&lt;author&gt;Song, Y&lt;/author&gt;&lt;author&gt;Sun, J&lt;/author&gt;&lt;author&gt;Shi, J&lt;/author&gt;&lt;author&gt;Wu, Z&lt;/author&gt;&lt;author&gt;Diao, Y&lt;/author&gt;&lt;author&gt;Li, Y&lt;/author&gt;&lt;author&gt;Wang, Z&lt;/author&gt;&lt;/authors&gt;&lt;/contributors&gt;&lt;titles&gt;&lt;title&gt;Long noncoding RNA H19 participates in metformin-mediated inhibition of gastric cancer cell invasion&lt;/title&gt;&lt;secondary-title&gt;Journal of cellular physiology&lt;/secondary-title&gt;&lt;/titles&gt;&lt;periodical&gt;&lt;full-title&gt;Journal of Cellular Physiology&lt;/full-title&gt;&lt;abbr-1&gt;J. Cell. Physiol.&lt;/abbr-1&gt;&lt;abbr-2&gt;J Cell Physiol&lt;/abbr-2&gt;&lt;/periodical&gt;&lt;pages&gt;4515-4527&lt;/pages&gt;&lt;volume&gt;234&lt;/volume&gt;&lt;number&gt;4&lt;/number&gt;&lt;dates&gt;&lt;year&gt;2019&lt;/year&gt;&lt;/dates&gt;&lt;accession-num&gt;30192003&lt;/accession-num&gt;&lt;label&gt;5.546&lt;/label&gt;&lt;urls&gt;&lt;/urls&gt;&lt;electronic-resource-num&gt;10.1002/jcp.2726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9913877" w14:textId="77777777" w:rsidTr="00627BFC">
        <w:tc>
          <w:tcPr>
            <w:tcW w:w="1637" w:type="dxa"/>
          </w:tcPr>
          <w:p w14:paraId="5947579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INCR</w:t>
            </w:r>
          </w:p>
        </w:tc>
        <w:tc>
          <w:tcPr>
            <w:tcW w:w="1416" w:type="dxa"/>
          </w:tcPr>
          <w:p w14:paraId="20F8EDA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08C16A9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TAU1/CDKN2B</w:t>
            </w:r>
          </w:p>
        </w:tc>
        <w:tc>
          <w:tcPr>
            <w:tcW w:w="2778" w:type="dxa"/>
          </w:tcPr>
          <w:p w14:paraId="7F241885" w14:textId="6D48243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</w:t>
            </w:r>
          </w:p>
        </w:tc>
        <w:tc>
          <w:tcPr>
            <w:tcW w:w="1156" w:type="dxa"/>
          </w:tcPr>
          <w:p w14:paraId="26CDA07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7&lt;/Year&gt;&lt;RecNum&gt;99&lt;/RecNum&gt;&lt;DisplayText&gt;&lt;style face="superscript"&gt;[111]&lt;/style&gt;&lt;/DisplayText&gt;&lt;record&gt;&lt;rec-number&gt;99&lt;/rec-number&gt;&lt;foreign-keys&gt;&lt;key app="EN" db-id="vspsvf95preteme2sd8vaapf0vexewvpvtf9" timestamp="1621089920"&gt;99&lt;/key&gt;&lt;/foreign-keys&gt;&lt;ref-type name="Journal Article"&gt;17&lt;/ref-type&gt;&lt;contributors&gt;&lt;authors&gt;&lt;author&gt;Xu, TP&lt;/author&gt;&lt;author&gt;Wang, YF&lt;/author&gt;&lt;author&gt;Xiong, WL&lt;/author&gt;&lt;author&gt;Ma, P&lt;/author&gt;&lt;author&gt;Wang, WY&lt;/author&gt;&lt;author&gt;Chen, WM&lt;/author&gt;&lt;author&gt;Huang, MD&lt;/author&gt;&lt;author&gt;Xia, R&lt;/author&gt;&lt;author&gt;Wang, R&lt;/author&gt;&lt;author&gt;Zhang, EB&lt;/author&gt;&lt;author&gt;Liu, YW&lt;/author&gt;&lt;author&gt;De, W&lt;/author&gt;&lt;author&gt;Shu, YQ&lt;/author&gt;&lt;/authors&gt;&lt;/contributors&gt;&lt;titles&gt;&lt;title&gt;E2F1 induces TINCR transcriptional activity and accelerates gastric cancer progression via activation of TINCR/STAU1/CDKN2B signaling axis&lt;/title&gt;&lt;secondary-title&gt;Cell death &amp;amp; disease&lt;/secondary-title&gt;&lt;/titles&gt;&lt;periodical&gt;&lt;full-title&gt;Cell Death &amp;amp; Disease&lt;/full-title&gt;&lt;abbr-1&gt;Cell Death Dis.&lt;/abbr-1&gt;&lt;abbr-2&gt;Cell Death Dis&lt;/abbr-2&gt;&lt;/periodical&gt;&lt;pages&gt;e2837&lt;/pages&gt;&lt;volume&gt;8&lt;/volume&gt;&lt;number&gt;6&lt;/number&gt;&lt;dates&gt;&lt;year&gt;2017&lt;/year&gt;&lt;/dates&gt;&lt;accession-num&gt;28569791&lt;/accession-num&gt;&lt;label&gt;6.304&lt;/label&gt;&lt;urls&gt;&lt;/urls&gt;&lt;electronic-resource-num&gt;10.1038/cddis.2017.20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EBF0A6A" w14:textId="77777777" w:rsidTr="00627BFC">
        <w:tc>
          <w:tcPr>
            <w:tcW w:w="1637" w:type="dxa"/>
          </w:tcPr>
          <w:p w14:paraId="132FFB2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CAT2</w:t>
            </w:r>
          </w:p>
        </w:tc>
        <w:tc>
          <w:tcPr>
            <w:tcW w:w="1416" w:type="dxa"/>
          </w:tcPr>
          <w:p w14:paraId="32C303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7E749F63" w14:textId="5F7D595B" w:rsidR="00637872" w:rsidRPr="00641752" w:rsidRDefault="00E32E27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-cadheri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ATS2</w:t>
            </w:r>
          </w:p>
        </w:tc>
        <w:tc>
          <w:tcPr>
            <w:tcW w:w="2778" w:type="dxa"/>
          </w:tcPr>
          <w:p w14:paraId="5B139EB6" w14:textId="0261404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inv</w:t>
            </w:r>
            <w:r w:rsidRPr="00641752">
              <w:rPr>
                <w:rFonts w:ascii="Book Antiqua" w:hAnsi="Book Antiqua"/>
                <w:color w:val="000000" w:themeColor="text1"/>
              </w:rPr>
              <w:t>a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s</w:t>
            </w:r>
            <w:r w:rsidRPr="00641752">
              <w:rPr>
                <w:rFonts w:ascii="Book Antiqua" w:hAnsi="Book Antiqua"/>
                <w:color w:val="000000" w:themeColor="text1"/>
              </w:rPr>
              <w:t>ion</w:t>
            </w:r>
          </w:p>
        </w:tc>
        <w:tc>
          <w:tcPr>
            <w:tcW w:w="1156" w:type="dxa"/>
          </w:tcPr>
          <w:p w14:paraId="1ABC8EC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n&lt;/Author&gt;&lt;Year&gt;2020&lt;/Year&gt;&lt;RecNum&gt;80&lt;/RecNum&gt;&lt;DisplayText&gt;&lt;style face="superscript"&gt;[112]&lt;/style&gt;&lt;/DisplayText&gt;&lt;record&gt;&lt;rec-number&gt;80&lt;/rec-number&gt;&lt;foreign-keys&gt;&lt;key app="EN" db-id="vspsvf95preteme2sd8vaapf0vexewvpvtf9" timestamp="1621089920"&gt;80&lt;/key&gt;&lt;/foreign-keys&gt;&lt;ref-type name="Journal Article"&gt;17&lt;/ref-type&gt;&lt;contributors&gt;&lt;authors&gt;&lt;author&gt;Lin, S&lt;/author&gt;&lt;author&gt;Wang, H&lt;/author&gt;&lt;author&gt;Yang, W&lt;/author&gt;&lt;author&gt;Wang, A&lt;/author&gt;&lt;author&gt;Geng, C&lt;/author&gt;&lt;/authors&gt;&lt;/contributors&gt;&lt;titles&gt;&lt;title&gt;Silencing of Long Non-Coding RNA Colon Cancer-Associated Transcript 2 Inhibits the Growth and Metastasis of Gastric Cancer Through Blocking mTOR Signaling&lt;/title&gt;&lt;secondary-title&gt;OncoTargets and therapy&lt;/secondary-title&gt;&lt;/titles&gt;&lt;periodical&gt;&lt;full-title&gt;OncoTargets and Therapy&lt;/full-title&gt;&lt;abbr-1&gt;Onco Targets Ther.&lt;/abbr-1&gt;&lt;abbr-2&gt;Onco Targets Ther&lt;/abbr-2&gt;&lt;abbr-3&gt;OncoTargets &amp;amp; Therapy&lt;/abbr-3&gt;&lt;/periodical&gt;&lt;pages&gt;337-349&lt;/pages&gt;&lt;volume&gt;13&lt;/volume&gt;&lt;dates&gt;&lt;year&gt;2020&lt;/year&gt;&lt;/dates&gt;&lt;accession-num&gt;32021279&lt;/accession-num&gt;&lt;label&gt;3.337&lt;/label&gt;&lt;urls&gt;&lt;/urls&gt;&lt;electronic-resource-num&gt;10.2147/ott.S22030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9777A6F" w14:textId="77777777" w:rsidTr="00627BFC">
        <w:tc>
          <w:tcPr>
            <w:tcW w:w="1637" w:type="dxa"/>
          </w:tcPr>
          <w:p w14:paraId="11FF6A5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OC4P</w:t>
            </w:r>
          </w:p>
        </w:tc>
        <w:tc>
          <w:tcPr>
            <w:tcW w:w="1416" w:type="dxa"/>
          </w:tcPr>
          <w:p w14:paraId="0E9F39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0D668443" w14:textId="29748EC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Vimenti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MP9</w:t>
            </w:r>
          </w:p>
        </w:tc>
        <w:tc>
          <w:tcPr>
            <w:tcW w:w="2778" w:type="dxa"/>
          </w:tcPr>
          <w:p w14:paraId="30ECBBC8" w14:textId="34DABA3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156" w:type="dxa"/>
          </w:tcPr>
          <w:p w14:paraId="04ECBF6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ng&lt;/Author&gt;&lt;Year&gt;2019&lt;/Year&gt;&lt;RecNum&gt;104&lt;/RecNum&gt;&lt;DisplayText&gt;&lt;style face="superscript"&gt;[113]&lt;/style&gt;&lt;/DisplayText&gt;&lt;record&gt;&lt;rec-number&gt;104&lt;/rec-number&gt;&lt;foreign-keys&gt;&lt;key app="EN" db-id="vspsvf95preteme2sd8vaapf0vexewvpvtf9" timestamp="1621089920"&gt;104&lt;/key&gt;&lt;/foreign-keys&gt;&lt;ref-type name="Journal Article"&gt;17&lt;/ref-type&gt;&lt;contributors&gt;&lt;authors&gt;&lt;author&gt;Zhang, K&lt;/author&gt;&lt;author&gt;Lu, C&lt;/author&gt;&lt;author&gt;Huang, X&lt;/author&gt;&lt;author&gt;Cui, J&lt;/author&gt;&lt;author&gt;Li, J&lt;/author&gt;&lt;author&gt;Gao, Y&lt;/author&gt;&lt;author&gt;Liang, W&lt;/author&gt;&lt;author&gt;Liu, Y&lt;/author&gt;&lt;author&gt;Sun, Y&lt;/author&gt;&lt;author&gt;Liu, H&lt;/author&gt;&lt;author&gt;Wei, B&lt;/author&gt;&lt;author&gt;Chen, L&lt;/author&gt;&lt;/authors&gt;&lt;/contributors&gt;&lt;titles&gt;&lt;title&gt;AOC4PLong noncoding RNA regulates tumor cell proliferation and invasion by epithelial-mesenchymal transition in gastric cancer&lt;/title&gt;&lt;secondary-title&gt;Therapeutic advances in gastroenterology&lt;/secondary-title&gt;&lt;/titles&gt;&lt;periodical&gt;&lt;full-title&gt;Therapeutic Advances in Gastroenterology&lt;/full-title&gt;&lt;abbr-1&gt;Therap. Adv. Gastroenterol.&lt;/abbr-1&gt;&lt;abbr-2&gt;Therap Adv Gastroenterol&lt;/abbr-2&gt;&lt;/periodical&gt;&lt;pages&gt;1756284819827697&lt;/pages&gt;&lt;volume&gt;12&lt;/volume&gt;&lt;dates&gt;&lt;year&gt;2019&lt;/year&gt;&lt;/dates&gt;&lt;accession-num&gt;30815034&lt;/accession-num&gt;&lt;label&gt;3.52&lt;/label&gt;&lt;urls&gt;&lt;/urls&gt;&lt;electronic-resource-num&gt;10.1177/175628481982769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021BDDF" w14:textId="77777777" w:rsidTr="00627BFC">
        <w:tc>
          <w:tcPr>
            <w:tcW w:w="1637" w:type="dxa"/>
          </w:tcPr>
          <w:p w14:paraId="47A0A7A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C-497E21.4</w:t>
            </w:r>
          </w:p>
        </w:tc>
        <w:tc>
          <w:tcPr>
            <w:tcW w:w="1416" w:type="dxa"/>
          </w:tcPr>
          <w:p w14:paraId="794C756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0540D20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-3p/NET1</w:t>
            </w:r>
          </w:p>
        </w:tc>
        <w:tc>
          <w:tcPr>
            <w:tcW w:w="2778" w:type="dxa"/>
          </w:tcPr>
          <w:p w14:paraId="22C70A47" w14:textId="6C19D1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156" w:type="dxa"/>
          </w:tcPr>
          <w:p w14:paraId="48E1F9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ong&lt;/Author&gt;&lt;Year&gt;2020&lt;/Year&gt;&lt;RecNum&gt;110&lt;/RecNum&gt;&lt;DisplayText&gt;&lt;style face="superscript"&gt;[114]&lt;/style&gt;&lt;/DisplayText&gt;&lt;record&gt;&lt;rec-number&gt;110&lt;/rec-number&gt;&lt;foreign-keys&gt;&lt;key app="EN" db-id="vspsvf95preteme2sd8vaapf0vexewvpvtf9" timestamp="1621089920"&gt;110&lt;/key&gt;&lt;/foreign-keys&gt;&lt;ref-type name="Journal Article"&gt;17&lt;/ref-type&gt;&lt;contributors&gt;&lt;authors&gt;&lt;author&gt;Zong, W&lt;/author&gt;&lt;author&gt;Feng, W&lt;/author&gt;&lt;author&gt;Jiang, Y&lt;/author&gt;&lt;author&gt;Cao, Y&lt;/author&gt;&lt;author&gt;Ke, Y&lt;/author&gt;&lt;author&gt;Shi, X&lt;/author&gt;&lt;author&gt;Ju, S&lt;/author&gt;&lt;author&gt;Cong, H&lt;/author&gt;&lt;author&gt;Wang, X&lt;/author&gt;&lt;author&gt;Cui, M&lt;/author&gt;&lt;author&gt;Jing, R&lt;/author&gt;&lt;/authors&gt;&lt;/contributors&gt;&lt;titles&gt;&lt;title&gt;LncRNA CTC-497E21.4 promotes the progression of gastric cancer via modulating miR-22/NET1 axis through RhoA signaling pathway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228-240&lt;/pages&gt;&lt;volume&gt;23&lt;/volume&gt;&lt;number&gt;2&lt;/number&gt;&lt;dates&gt;&lt;year&gt;2020&lt;/year&gt;&lt;/dates&gt;&lt;accession-num&gt;31451992&lt;/accession-num&gt;&lt;label&gt;7.088&lt;/label&gt;&lt;urls&gt;&lt;/urls&gt;&lt;electronic-resource-num&gt;10.1007/s10120-019-00998-w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4D63E24" w14:textId="77777777" w:rsidTr="00627BFC">
        <w:tc>
          <w:tcPr>
            <w:tcW w:w="1637" w:type="dxa"/>
          </w:tcPr>
          <w:p w14:paraId="497DCB2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BANCR</w:t>
            </w:r>
          </w:p>
        </w:tc>
        <w:tc>
          <w:tcPr>
            <w:tcW w:w="1416" w:type="dxa"/>
          </w:tcPr>
          <w:p w14:paraId="79E7B1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489ABBA9" w14:textId="4368AB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RK1/2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F-κB1</w:t>
            </w:r>
          </w:p>
        </w:tc>
        <w:tc>
          <w:tcPr>
            <w:tcW w:w="2778" w:type="dxa"/>
          </w:tcPr>
          <w:p w14:paraId="731E22F9" w14:textId="6B9C10F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156" w:type="dxa"/>
          </w:tcPr>
          <w:p w14:paraId="6630AFD4" w14:textId="62C5B9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aWFvPC9BdXRob3I+PFllYXI+MjAyMTwvWWVhcj48UmVj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aWFvPC9BdXRob3I+PFllYXI+MjAyMTwvWWVhcj48UmVj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5,11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154CFD5" w14:textId="77777777" w:rsidTr="00627BFC">
        <w:tc>
          <w:tcPr>
            <w:tcW w:w="1637" w:type="dxa"/>
            <w:tcBorders>
              <w:bottom w:val="nil"/>
            </w:tcBorders>
          </w:tcPr>
          <w:p w14:paraId="5A1ADB0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OTTIP</w:t>
            </w:r>
          </w:p>
        </w:tc>
        <w:tc>
          <w:tcPr>
            <w:tcW w:w="1416" w:type="dxa"/>
            <w:tcBorders>
              <w:bottom w:val="nil"/>
            </w:tcBorders>
          </w:tcPr>
          <w:p w14:paraId="535136E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  <w:tcBorders>
              <w:bottom w:val="nil"/>
            </w:tcBorders>
          </w:tcPr>
          <w:p w14:paraId="6DB3AE21" w14:textId="170D150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16a-5p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miR-615-3p</w:t>
            </w:r>
          </w:p>
        </w:tc>
        <w:tc>
          <w:tcPr>
            <w:tcW w:w="2778" w:type="dxa"/>
            <w:tcBorders>
              <w:bottom w:val="nil"/>
            </w:tcBorders>
          </w:tcPr>
          <w:p w14:paraId="212C1802" w14:textId="774B0AB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  <w:lang w:eastAsia="zh-CN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1156" w:type="dxa"/>
            <w:tcBorders>
              <w:bottom w:val="nil"/>
            </w:tcBorders>
          </w:tcPr>
          <w:p w14:paraId="33A1CD7C" w14:textId="1C46FC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xOTwvWWVhcj48UmVj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xOTwvWWVhcj48UmVj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7,11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686FD15" w14:textId="77777777" w:rsidTr="00627BFC">
        <w:tc>
          <w:tcPr>
            <w:tcW w:w="1637" w:type="dxa"/>
            <w:tcBorders>
              <w:top w:val="nil"/>
              <w:bottom w:val="nil"/>
            </w:tcBorders>
          </w:tcPr>
          <w:p w14:paraId="0DB60AA7" w14:textId="4A0E0BE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C100830.4</w:t>
            </w:r>
            <w:r w:rsidR="00E6270F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, </w:t>
            </w:r>
          </w:p>
          <w:p w14:paraId="336789F2" w14:textId="64754B6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C-501O10.1</w:t>
            </w:r>
            <w:r w:rsidR="001B1B7D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, </w:t>
            </w:r>
            <w:r w:rsidRPr="00641752">
              <w:rPr>
                <w:rFonts w:ascii="Book Antiqua" w:hAnsi="Book Antiqua"/>
                <w:color w:val="000000" w:themeColor="text1"/>
              </w:rPr>
              <w:t>RP11-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210K20.5</w:t>
            </w:r>
          </w:p>
        </w:tc>
        <w:tc>
          <w:tcPr>
            <w:tcW w:w="1416" w:type="dxa"/>
            <w:tcBorders>
              <w:top w:val="nil"/>
              <w:bottom w:val="nil"/>
            </w:tcBorders>
          </w:tcPr>
          <w:p w14:paraId="2623E69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Up</w:t>
            </w:r>
          </w:p>
        </w:tc>
        <w:tc>
          <w:tcPr>
            <w:tcW w:w="2541" w:type="dxa"/>
            <w:tcBorders>
              <w:top w:val="nil"/>
              <w:bottom w:val="nil"/>
            </w:tcBorders>
          </w:tcPr>
          <w:p w14:paraId="4A51713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  <w:tcBorders>
              <w:top w:val="nil"/>
              <w:bottom w:val="nil"/>
            </w:tcBorders>
          </w:tcPr>
          <w:p w14:paraId="31702BD6" w14:textId="0873C87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1156" w:type="dxa"/>
            <w:tcBorders>
              <w:top w:val="nil"/>
              <w:bottom w:val="nil"/>
            </w:tcBorders>
          </w:tcPr>
          <w:p w14:paraId="374E6BB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8&lt;/Year&gt;&lt;RecNum&gt;82&lt;/RecNum&gt;&lt;DisplayText&gt;&lt;style face="superscript"&gt;[119]&lt;/style&gt;&lt;/DisplayText&gt;&lt;record&gt;&lt;rec-number&gt;82&lt;/rec-number&gt;&lt;foreign-keys&gt;&lt;key app="EN" db-id="vspsvf95preteme2sd8vaapf0vexewvpvtf9" timestamp="1621089920"&gt;82&lt;/key&gt;&lt;/foreign-keys&gt;&lt;ref-type name="Journal Article"&gt;17&lt;/ref-type&gt;&lt;contributors&gt;&lt;authors&gt;&lt;author&gt;Liu, J&lt;/author&gt;&lt;author&gt;Wang, J&lt;/author&gt;&lt;author&gt;Song, Y&lt;/author&gt;&lt;author&gt;Ma, B&lt;/author&gt;&lt;author&gt;Luo, J&lt;/author&gt;&lt;author&gt;Ni, Z&lt;/author&gt;&lt;author&gt;Gao, P&lt;/author&gt;&lt;author&gt;Sun, J&lt;/author&gt;&lt;author&gt;Zhao, J&lt;/author&gt;&lt;author&gt;Chen, X&lt;/author&gt;&lt;author&gt;Wang, Z&lt;/author&gt;&lt;/authors&gt;&lt;/contributors&gt;&lt;titles&gt;&lt;title&gt;A panel consisting of three novel circulating lncRNAs, is it a predictive tool for gastric cancer?&lt;/title&gt;&lt;secondary-title&gt;Journal of cellular and molecular medicine&lt;/secondary-title&gt;&lt;/titles&gt;&lt;periodical&gt;&lt;full-title&gt;Journal of Cellular and Molecular Medicine&lt;/full-title&gt;&lt;abbr-1&gt;J. Cell. Mol. Med.&lt;/abbr-1&gt;&lt;abbr-2&gt;J Cell Mol Med&lt;/abbr-2&gt;&lt;abbr-3&gt;Journal of Cellular &amp;amp; Molecular Medicine&lt;/abbr-3&gt;&lt;/periodical&gt;&lt;pages&gt;3605-3613&lt;/pages&gt;&lt;volume&gt;22&lt;/volume&gt;&lt;number&gt;7&lt;/number&gt;&lt;dates&gt;&lt;year&gt;2018&lt;/year&gt;&lt;/dates&gt;&lt;accession-num&gt;29700972&lt;/accession-num&gt;&lt;label&gt;4.486&lt;/label&gt;&lt;urls&gt;&lt;/urls&gt;&lt;electronic-resource-num&gt;10.1111/jcmm.1364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D2A63A3" w14:textId="77777777" w:rsidTr="00627BFC">
        <w:tc>
          <w:tcPr>
            <w:tcW w:w="1637" w:type="dxa"/>
            <w:tcBorders>
              <w:top w:val="nil"/>
            </w:tcBorders>
          </w:tcPr>
          <w:p w14:paraId="13A7F1E9" w14:textId="05732CE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INHBA-AS1</w:t>
            </w:r>
            <w:r w:rsidR="001B1B7D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, </w:t>
            </w:r>
          </w:p>
          <w:p w14:paraId="2CF844F9" w14:textId="105F092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BPA-AS1</w:t>
            </w:r>
            <w:r w:rsidR="001B1B7D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, </w:t>
            </w:r>
          </w:p>
          <w:p w14:paraId="4B7AC9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K001058</w:t>
            </w:r>
          </w:p>
        </w:tc>
        <w:tc>
          <w:tcPr>
            <w:tcW w:w="1416" w:type="dxa"/>
            <w:tcBorders>
              <w:top w:val="nil"/>
            </w:tcBorders>
          </w:tcPr>
          <w:p w14:paraId="4089FF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  <w:tcBorders>
              <w:top w:val="nil"/>
            </w:tcBorders>
          </w:tcPr>
          <w:p w14:paraId="091B612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  <w:tcBorders>
              <w:top w:val="nil"/>
            </w:tcBorders>
          </w:tcPr>
          <w:p w14:paraId="7A6B3A4F" w14:textId="7F947EB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1156" w:type="dxa"/>
            <w:tcBorders>
              <w:top w:val="nil"/>
            </w:tcBorders>
          </w:tcPr>
          <w:p w14:paraId="7EA8CF6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e&lt;/Author&gt;&lt;Year&gt;2017&lt;/Year&gt;&lt;RecNum&gt;77&lt;/RecNum&gt;&lt;DisplayText&gt;&lt;style face="superscript"&gt;[120]&lt;/style&gt;&lt;/DisplayText&gt;&lt;record&gt;&lt;rec-number&gt;77&lt;/rec-number&gt;&lt;foreign-keys&gt;&lt;key app="EN" db-id="vspsvf95preteme2sd8vaapf0vexewvpvtf9" timestamp="1621089920"&gt;77&lt;/key&gt;&lt;/foreign-keys&gt;&lt;ref-type name="Journal Article"&gt;17&lt;/ref-type&gt;&lt;contributors&gt;&lt;authors&gt;&lt;author&gt;Ke, D&lt;/author&gt;&lt;author&gt;Li, H&lt;/author&gt;&lt;author&gt;Zhang, Y&lt;/author&gt;&lt;author&gt;An, Y&lt;/author&gt;&lt;author&gt;Fu, H&lt;/author&gt;&lt;author&gt;Fang, X&lt;/author&gt;&lt;author&gt;Zheng, X&lt;/author&gt;&lt;/authors&gt;&lt;/contributors&gt;&lt;titles&gt;&lt;title&gt;The combination of circulating long noncoding RNAs AK001058, INHBA-AS1, MIR4435-2HG, and CEBPA-AS1 fragments in plasma serve as diagnostic markers for gastric cancer&lt;/title&gt;&lt;secondary-title&gt;Oncotarget&lt;/secondary-title&gt;&lt;/titles&gt;&lt;pages&gt;21516-21525&lt;/pages&gt;&lt;volume&gt;8&lt;/volume&gt;&lt;number&gt;13&lt;/number&gt;&lt;dates&gt;&lt;year&gt;2017&lt;/year&gt;&lt;/dates&gt;&lt;accession-num&gt;28423525&lt;/accession-num&gt;&lt;urls&gt;&lt;/urls&gt;&lt;electronic-resource-num&gt;10.18632/oncotarget.1562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44872BD" w14:textId="77777777" w:rsidTr="00627BFC">
        <w:tc>
          <w:tcPr>
            <w:tcW w:w="1637" w:type="dxa"/>
          </w:tcPr>
          <w:p w14:paraId="5A4414EC" w14:textId="1D4CA264" w:rsidR="00637872" w:rsidRPr="00641752" w:rsidRDefault="00D604E6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YTOP</w:t>
            </w:r>
          </w:p>
        </w:tc>
        <w:tc>
          <w:tcPr>
            <w:tcW w:w="1416" w:type="dxa"/>
          </w:tcPr>
          <w:p w14:paraId="00E382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33085C91" w14:textId="2CE13CC5" w:rsidR="00637872" w:rsidRPr="00641752" w:rsidRDefault="00D604E6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03/RAB10</w:t>
            </w:r>
          </w:p>
        </w:tc>
        <w:tc>
          <w:tcPr>
            <w:tcW w:w="2778" w:type="dxa"/>
          </w:tcPr>
          <w:p w14:paraId="62D3EA8F" w14:textId="6019F14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1156" w:type="dxa"/>
          </w:tcPr>
          <w:p w14:paraId="76DA6B0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eng&lt;/Author&gt;&lt;Year&gt;2019&lt;/Year&gt;&lt;RecNum&gt;108&lt;/RecNum&gt;&lt;DisplayText&gt;&lt;style face="superscript"&gt;[121]&lt;/style&gt;&lt;/DisplayText&gt;&lt;record&gt;&lt;rec-number&gt;108&lt;/rec-number&gt;&lt;foreign-keys&gt;&lt;key app="EN" db-id="vspsvf95preteme2sd8vaapf0vexewvpvtf9" timestamp="1621089920"&gt;108&lt;/key&gt;&lt;/foreign-keys&gt;&lt;ref-type name="Journal Article"&gt;17&lt;/ref-type&gt;&lt;contributors&gt;&lt;authors&gt;&lt;author&gt;Zheng, R&lt;/author&gt;&lt;author&gt;Liang, J&lt;/author&gt;&lt;author&gt;Lu, J&lt;/author&gt;&lt;author&gt;Li, S&lt;/author&gt;&lt;author&gt;Zhang, G&lt;/author&gt;&lt;author&gt;Wang, X&lt;/author&gt;&lt;author&gt;Liu, M&lt;/author&gt;&lt;author&gt;Wang, W&lt;/author&gt;&lt;author&gt;Chu, H&lt;/author&gt;&lt;author&gt;Tao, G&lt;/author&gt;&lt;author&gt;Zhao, Q&lt;/author&gt;&lt;author&gt;Wang, M&lt;/author&gt;&lt;author&gt;Du, M&lt;/author&gt;&lt;author&gt;Qiang, F&lt;/author&gt;&lt;author&gt;Zhang, Z&lt;/author&gt;&lt;/authors&gt;&lt;/contributors&gt;&lt;titles&gt;&lt;title&gt;Genome-wide long non-coding RNAs identified a panel of novel plasma biomarkers for gastric cancer diagnosis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731-741&lt;/pages&gt;&lt;volume&gt;22&lt;/volume&gt;&lt;number&gt;4&lt;/number&gt;&lt;dates&gt;&lt;year&gt;2019&lt;/year&gt;&lt;/dates&gt;&lt;accession-num&gt;30603909&lt;/accession-num&gt;&lt;label&gt;7.088&lt;/label&gt;&lt;urls&gt;&lt;/urls&gt;&lt;electronic-resource-num&gt;10.1007/s10120-018-00915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CD00473" w14:textId="77777777" w:rsidTr="00627BFC">
        <w:tc>
          <w:tcPr>
            <w:tcW w:w="1637" w:type="dxa"/>
          </w:tcPr>
          <w:p w14:paraId="5A6680E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KX2-1-AS1</w:t>
            </w:r>
          </w:p>
        </w:tc>
        <w:tc>
          <w:tcPr>
            <w:tcW w:w="1416" w:type="dxa"/>
          </w:tcPr>
          <w:p w14:paraId="296CA36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47C616D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ERPINE1/VEGFR-2</w:t>
            </w:r>
          </w:p>
        </w:tc>
        <w:tc>
          <w:tcPr>
            <w:tcW w:w="2778" w:type="dxa"/>
          </w:tcPr>
          <w:p w14:paraId="1567F1B5" w14:textId="483899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giogenesis</w:t>
            </w:r>
          </w:p>
        </w:tc>
        <w:tc>
          <w:tcPr>
            <w:tcW w:w="1156" w:type="dxa"/>
          </w:tcPr>
          <w:p w14:paraId="4FB062E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Teng&lt;/Author&gt;&lt;Year&gt;2021&lt;/Year&gt;&lt;RecNum&gt;95&lt;/RecNum&gt;&lt;DisplayText&gt;&lt;style face="superscript"&gt;[122]&lt;/style&gt;&lt;/DisplayText&gt;&lt;record&gt;&lt;rec-number&gt;95&lt;/rec-number&gt;&lt;foreign-keys&gt;&lt;key app="EN" db-id="vspsvf95preteme2sd8vaapf0vexewvpvtf9" timestamp="1621089920"&gt;95&lt;/key&gt;&lt;/foreign-keys&gt;&lt;ref-type name="Journal Article"&gt;17&lt;/ref-type&gt;&lt;contributors&gt;&lt;authors&gt;&lt;author&gt;Teng, F&lt;/author&gt;&lt;author&gt;Zhang, JX&lt;/author&gt;&lt;author&gt;Chen, Y&lt;/author&gt;&lt;author&gt;Shen, XD&lt;/author&gt;&lt;author&gt;Su, C&lt;/author&gt;&lt;author&gt;Guo, YJ&lt;/author&gt;&lt;author&gt;Wang, PH&lt;/author&gt;&lt;author&gt;Shi, CC&lt;/author&gt;&lt;author&gt;Lei, M&lt;/author&gt;&lt;author&gt;Cao, YO&lt;/author&gt;&lt;author&gt;Liu, SQ&lt;/author&gt;&lt;/authors&gt;&lt;/contributors&gt;&lt;titles&gt;&lt;title&gt;LncRNA NKX2-1-AS1 promotes tumor progression and angiogenesis via upregulation of SERPINE1 expression and activation of the VEGFR-2 signaling pathway in gastric cancer&lt;/title&gt;&lt;secondary-title&gt;Molecular oncology&lt;/secondary-title&gt;&lt;/titles&gt;&lt;periodical&gt;&lt;full-title&gt;Molecular Oncology&lt;/full-title&gt;&lt;abbr-1&gt;Mol. Oncol.&lt;/abbr-1&gt;&lt;abbr-2&gt;Mol Oncol&lt;/abbr-2&gt;&lt;/periodical&gt;&lt;dates&gt;&lt;year&gt;2021&lt;/year&gt;&lt;/dates&gt;&lt;accession-num&gt;33512745&lt;/accession-num&gt;&lt;label&gt;6.574&lt;/label&gt;&lt;urls&gt;&lt;/urls&gt;&lt;electronic-resource-num&gt;10.1002/1878-0261.1291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FCE987A" w14:textId="77777777" w:rsidTr="00627BFC">
        <w:tc>
          <w:tcPr>
            <w:tcW w:w="1637" w:type="dxa"/>
          </w:tcPr>
          <w:p w14:paraId="13478E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EAT1</w:t>
            </w:r>
          </w:p>
        </w:tc>
        <w:tc>
          <w:tcPr>
            <w:tcW w:w="1416" w:type="dxa"/>
          </w:tcPr>
          <w:p w14:paraId="3B297C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4188E526" w14:textId="178802FC" w:rsidR="00637872" w:rsidRPr="00641752" w:rsidRDefault="00BC0BD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7-5p/TGFβR2</w:t>
            </w:r>
          </w:p>
        </w:tc>
        <w:tc>
          <w:tcPr>
            <w:tcW w:w="2778" w:type="dxa"/>
          </w:tcPr>
          <w:p w14:paraId="3BCBC842" w14:textId="6AD09794" w:rsidR="00637872" w:rsidRPr="00641752" w:rsidRDefault="00BC0BD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ngiogenesis</w:t>
            </w:r>
          </w:p>
        </w:tc>
        <w:tc>
          <w:tcPr>
            <w:tcW w:w="1156" w:type="dxa"/>
          </w:tcPr>
          <w:p w14:paraId="13CE639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83&lt;/RecNum&gt;&lt;DisplayText&gt;&lt;style face="superscript"&gt;[123]&lt;/style&gt;&lt;/DisplayText&gt;&lt;record&gt;&lt;rec-number&gt;83&lt;/rec-number&gt;&lt;foreign-keys&gt;&lt;key app="EN" db-id="vspsvf95preteme2sd8vaapf0vexewvpvtf9" timestamp="1621089920"&gt;83&lt;/key&gt;&lt;/foreign-keys&gt;&lt;ref-type name="Journal Article"&gt;17&lt;/ref-type&gt;&lt;contributors&gt;&lt;authors&gt;&lt;author&gt;Ma, P&lt;/author&gt;&lt;author&gt;Pan, Y&lt;/author&gt;&lt;author&gt;Yang, F&lt;/author&gt;&lt;author&gt;Fang, Y&lt;/author&gt;&lt;author&gt;Liu, W&lt;/author&gt;&lt;author&gt;Zhao, C&lt;/author&gt;&lt;author&gt;Yu, T&lt;/author&gt;&lt;author&gt;Xie, M&lt;/author&gt;&lt;author&gt;Jing, X&lt;/author&gt;&lt;author&gt;Wu, X&lt;/author&gt;&lt;author&gt;Sun, C&lt;/author&gt;&lt;author&gt;Li, W&lt;/author&gt;&lt;author&gt;Xu, T&lt;/author&gt;&lt;author&gt;Shu, Y&lt;/author&gt;&lt;/authors&gt;&lt;/contributors&gt;&lt;titles&gt;&lt;title&gt;KLF5-Modulated lncRNA NEAT1 Contributes to Tumorigenesis by Acting as a Scaffold for BRG1 to Silence GADD45A in Gastric Cancer&lt;/title&gt;&lt;secondary-title&gt;Molecular therapy. Nucleic acids&lt;/secondary-title&gt;&lt;/titles&gt;&lt;pages&gt;382-395&lt;/pages&gt;&lt;volume&gt;22&lt;/volume&gt;&lt;dates&gt;&lt;year&gt;2020&lt;/year&gt;&lt;/dates&gt;&lt;accession-num&gt;33230443&lt;/accession-num&gt;&lt;label&gt;7.032&lt;/label&gt;&lt;urls&gt;&lt;/urls&gt;&lt;electronic-resource-num&gt;10.1016/j.omtn.2020.09.0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7949A3A" w14:textId="77777777" w:rsidTr="00627BFC">
        <w:tc>
          <w:tcPr>
            <w:tcW w:w="1637" w:type="dxa"/>
          </w:tcPr>
          <w:p w14:paraId="63BC62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ZFAS1</w:t>
            </w:r>
          </w:p>
        </w:tc>
        <w:tc>
          <w:tcPr>
            <w:tcW w:w="1416" w:type="dxa"/>
          </w:tcPr>
          <w:p w14:paraId="4D121AA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4A96282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PAS1</w:t>
            </w:r>
          </w:p>
        </w:tc>
        <w:tc>
          <w:tcPr>
            <w:tcW w:w="2778" w:type="dxa"/>
          </w:tcPr>
          <w:p w14:paraId="7D8E4630" w14:textId="19305BB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Recurrenc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156" w:type="dxa"/>
          </w:tcPr>
          <w:p w14:paraId="5627953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u&lt;/Author&gt;&lt;Year&gt;2021&lt;/Year&gt;&lt;RecNum&gt;109&lt;/RecNum&gt;&lt;DisplayText&gt;&lt;style face="superscript"&gt;[124]&lt;/style&gt;&lt;/DisplayText&gt;&lt;record&gt;&lt;rec-number&gt;109&lt;/rec-number&gt;&lt;foreign-keys&gt;&lt;key app="EN" db-id="vspsvf95preteme2sd8vaapf0vexewvpvtf9" timestamp="1621089920"&gt;109&lt;/key&gt;&lt;/foreign-keys&gt;&lt;ref-type name="Journal Article"&gt;17&lt;/ref-type&gt;&lt;contributors&gt;&lt;authors&gt;&lt;author&gt;Zhu, T&lt;/author&gt;&lt;author&gt;Wang, Z&lt;/author&gt;&lt;author&gt;Wang, G&lt;/author&gt;&lt;author&gt;Hu, Z&lt;/author&gt;&lt;author&gt;Ding, H&lt;/author&gt;&lt;author&gt;Li, R&lt;/author&gt;&lt;author&gt;Sun, J&lt;/author&gt;&lt;/authors&gt;&lt;/contributors&gt;&lt;titles&gt;&lt;title&gt;Long non-coding RNA ZFAS1 promotes the expression of EPAS1 in gastric cardia adenocarcinoma&lt;/title&gt;&lt;secondary-title&gt;Journal of advanced research&lt;/secondary-title&gt;&lt;/titles&gt;&lt;pages&gt;7-15&lt;/pages&gt;&lt;volume&gt;28&lt;/volume&gt;&lt;dates&gt;&lt;year&gt;2021&lt;/year&gt;&lt;/dates&gt;&lt;accession-num&gt;33364040&lt;/accession-num&gt;&lt;label&gt;6.992&lt;/label&gt;&lt;urls&gt;&lt;/urls&gt;&lt;electronic-resource-num&gt;10.1016/j.jare.2020.06.00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9F3DD6A" w14:textId="77777777" w:rsidTr="00627BFC">
        <w:tc>
          <w:tcPr>
            <w:tcW w:w="1637" w:type="dxa"/>
          </w:tcPr>
          <w:p w14:paraId="2AED79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SPEAR-AS2</w:t>
            </w:r>
          </w:p>
        </w:tc>
        <w:tc>
          <w:tcPr>
            <w:tcW w:w="1416" w:type="dxa"/>
          </w:tcPr>
          <w:p w14:paraId="7367ED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7513AF4C" w14:textId="305083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ZH2/GJA1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R-1207-5p/CLDN4</w:t>
            </w:r>
          </w:p>
        </w:tc>
        <w:tc>
          <w:tcPr>
            <w:tcW w:w="2778" w:type="dxa"/>
          </w:tcPr>
          <w:p w14:paraId="0F38DBD7" w14:textId="1220910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6" w:name="OLE_LINK48"/>
            <w:bookmarkStart w:id="27" w:name="OLE_LINK49"/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  <w:bookmarkEnd w:id="26"/>
            <w:bookmarkEnd w:id="27"/>
          </w:p>
        </w:tc>
        <w:tc>
          <w:tcPr>
            <w:tcW w:w="1156" w:type="dxa"/>
          </w:tcPr>
          <w:p w14:paraId="135689D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84&lt;/RecNum&gt;&lt;DisplayText&gt;&lt;style face="superscript"&gt;[125]&lt;/style&gt;&lt;/DisplayText&gt;&lt;record&gt;&lt;rec-number&gt;84&lt;/rec-number&gt;&lt;foreign-keys&gt;&lt;key app="EN" db-id="vspsvf95preteme2sd8vaapf0vexewvpvtf9" timestamp="1621089920"&gt;84&lt;/key&gt;&lt;/foreign-keys&gt;&lt;ref-type name="Journal Article"&gt;17&lt;/ref-type&gt;&lt;contributors&gt;&lt;authors&gt;&lt;author&gt;Ma, ZH&lt;/author&gt;&lt;author&gt;Shuai, Y&lt;/author&gt;&lt;author&gt;Gao, XY&lt;/author&gt;&lt;author&gt;Yan, Y&lt;/author&gt;&lt;author&gt;Wang, KM&lt;/author&gt;&lt;author&gt;Wen, XZ&lt;/author&gt;&lt;author&gt;Ji, JF&lt;/author&gt;&lt;/authors&gt;&lt;/contributors&gt;&lt;titles&gt;&lt;title&gt;BTEB2-Activated lncRNA TSPEAR-AS2 Drives GC Progression through Suppressing GJA1 Expression and Upregulating CLDN4 Expression&lt;/title&gt;&lt;secondary-title&gt;Molecular therapy. Nucleic acids&lt;/secondary-title&gt;&lt;/titles&gt;&lt;pages&gt;1129-1141&lt;/pages&gt;&lt;volume&gt;22&lt;/volume&gt;&lt;dates&gt;&lt;year&gt;2020&lt;/year&gt;&lt;/dates&gt;&lt;accession-num&gt;33294297&lt;/accession-num&gt;&lt;label&gt;7.032&lt;/label&gt;&lt;urls&gt;&lt;/urls&gt;&lt;electronic-resource-num&gt;10.1016/j.omtn.2020.10.02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E7ADA50" w14:textId="77777777" w:rsidTr="00627BFC">
        <w:tc>
          <w:tcPr>
            <w:tcW w:w="1637" w:type="dxa"/>
          </w:tcPr>
          <w:p w14:paraId="1B822E8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MEM92-AS1</w:t>
            </w:r>
          </w:p>
        </w:tc>
        <w:tc>
          <w:tcPr>
            <w:tcW w:w="1416" w:type="dxa"/>
          </w:tcPr>
          <w:p w14:paraId="6C40F1F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541" w:type="dxa"/>
          </w:tcPr>
          <w:p w14:paraId="128ED4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YBX1/CCL5</w:t>
            </w:r>
          </w:p>
        </w:tc>
        <w:tc>
          <w:tcPr>
            <w:tcW w:w="2778" w:type="dxa"/>
          </w:tcPr>
          <w:p w14:paraId="0C7A97C1" w14:textId="01B7D4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1156" w:type="dxa"/>
          </w:tcPr>
          <w:p w14:paraId="561C808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ong&lt;/Author&gt;&lt;Year&gt;2020&lt;/Year&gt;&lt;RecNum&gt;92&lt;/RecNum&gt;&lt;DisplayText&gt;&lt;style face="superscript"&gt;[126]&lt;/style&gt;&lt;/DisplayText&gt;&lt;record&gt;&lt;rec-number&gt;92&lt;/rec-number&gt;&lt;foreign-keys&gt;&lt;key app="EN" db-id="vspsvf95preteme2sd8vaapf0vexewvpvtf9" timestamp="1621089920"&gt;92&lt;/key&gt;&lt;/foreign-keys&gt;&lt;ref-type name="Journal Article"&gt;17&lt;/ref-type&gt;&lt;contributors&gt;&lt;authors&gt;&lt;author&gt;Song, S&lt;/author&gt;&lt;author&gt;He, X&lt;/author&gt;&lt;author&gt;Wang, J&lt;/author&gt;&lt;author&gt;Song, H&lt;/author&gt;&lt;author&gt;Wang, Y&lt;/author&gt;&lt;author&gt;Liu, Y&lt;/author&gt;&lt;author&gt;Zhou, Z&lt;/author&gt;&lt;author&gt;Yu, Z&lt;/author&gt;&lt;author&gt;Miao, D&lt;/author&gt;&lt;author&gt;Xue, Y&lt;/author&gt;&lt;/authors&gt;&lt;/contributors&gt;&lt;titles&gt;&lt;title&gt;A novel long noncoding RNA, TMEM92-AS1, promotes gastric cancer progression by binding to YBX1 to mediate CCL5&lt;/title&gt;&lt;secondary-title&gt;Molecular oncology&lt;/secondary-title&gt;&lt;/titles&gt;&lt;periodical&gt;&lt;full-title&gt;Molecular Oncology&lt;/full-title&gt;&lt;abbr-1&gt;Mol. Oncol.&lt;/abbr-1&gt;&lt;abbr-2&gt;Mol Oncol&lt;/abbr-2&gt;&lt;/periodical&gt;&lt;dates&gt;&lt;year&gt;2020&lt;/year&gt;&lt;/dates&gt;&lt;accession-num&gt;33247987&lt;/accession-num&gt;&lt;label&gt;6.574&lt;/label&gt;&lt;urls&gt;&lt;/urls&gt;&lt;electronic-resource-num&gt;10.1002/1878-0261.1286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87131B8" w14:textId="77777777" w:rsidTr="00627BFC">
        <w:tc>
          <w:tcPr>
            <w:tcW w:w="1637" w:type="dxa"/>
          </w:tcPr>
          <w:p w14:paraId="6A15F5C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RNDE</w:t>
            </w:r>
          </w:p>
        </w:tc>
        <w:tc>
          <w:tcPr>
            <w:tcW w:w="1416" w:type="dxa"/>
          </w:tcPr>
          <w:p w14:paraId="6783589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541" w:type="dxa"/>
          </w:tcPr>
          <w:p w14:paraId="34E99B20" w14:textId="31C9DA31" w:rsidR="00637872" w:rsidRPr="00641752" w:rsidRDefault="00FB45A1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EDD4-1/PTEN</w:t>
            </w:r>
          </w:p>
        </w:tc>
        <w:tc>
          <w:tcPr>
            <w:tcW w:w="2778" w:type="dxa"/>
          </w:tcPr>
          <w:p w14:paraId="00F0FC69" w14:textId="34FE52F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156" w:type="dxa"/>
          </w:tcPr>
          <w:p w14:paraId="380FFD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ng&lt;/Author&gt;&lt;Year&gt;2021&lt;/Year&gt;&lt;RecNum&gt;103&lt;/RecNum&gt;&lt;DisplayText&gt;&lt;style face="superscript"&gt;[127]&lt;/style&gt;&lt;/DisplayText&gt;&lt;record&gt;&lt;rec-number&gt;103&lt;/rec-number&gt;&lt;foreign-keys&gt;&lt;key app="EN" db-id="vspsvf95preteme2sd8vaapf0vexewvpvtf9" timestamp="1621089920"&gt;103&lt;/key&gt;&lt;/foreign-keys&gt;&lt;ref-type name="Journal Article"&gt;17&lt;/ref-type&gt;&lt;contributors&gt;&lt;authors&gt;&lt;author&gt;Zhang, F&lt;/author&gt;&lt;author&gt;Wang, H&lt;/author&gt;&lt;author&gt;Yu, J&lt;/author&gt;&lt;author&gt;Yao, X&lt;/author&gt;&lt;author&gt;Yang, S&lt;/author&gt;&lt;author&gt;Li, W&lt;/author&gt;&lt;author&gt;Xu, L&lt;/author&gt;&lt;author&gt;Zhao, L&lt;/author&gt;&lt;/authors&gt;&lt;/contributors&gt;&lt;titles&gt;&lt;title&gt;LncRNA CRNDE attenuates chemoresistance in gastric cancer via SRSF6-regulated alternative splicing of PICALM&lt;/title&gt;&lt;secondary-title&gt;Molecular cancer&lt;/secondary-title&gt;&lt;/titles&gt;&lt;periodical&gt;&lt;full-title&gt;Molecular Cancer&lt;/full-title&gt;&lt;abbr-1&gt;Mol. Cancer&lt;/abbr-1&gt;&lt;abbr-2&gt;Mol Cancer&lt;/abbr-2&gt;&lt;/periodical&gt;&lt;pages&gt;6&lt;/pages&gt;&lt;volume&gt;20&lt;/volume&gt;&lt;number&gt;1&lt;/number&gt;&lt;dates&gt;&lt;year&gt;2021&lt;/year&gt;&lt;/dates&gt;&lt;accession-num&gt;33397371&lt;/accession-num&gt;&lt;label&gt;15.302&lt;/label&gt;&lt;urls&gt;&lt;/urls&gt;&lt;electronic-resource-num&gt;10.1186/s12943-020-01299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5CD0E86" w14:textId="77777777" w:rsidTr="00627BFC">
        <w:tc>
          <w:tcPr>
            <w:tcW w:w="1637" w:type="dxa"/>
          </w:tcPr>
          <w:p w14:paraId="098D3AE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G3</w:t>
            </w:r>
          </w:p>
        </w:tc>
        <w:tc>
          <w:tcPr>
            <w:tcW w:w="1416" w:type="dxa"/>
          </w:tcPr>
          <w:p w14:paraId="0A18BE2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541" w:type="dxa"/>
          </w:tcPr>
          <w:p w14:paraId="7244A886" w14:textId="6AF7D3AB" w:rsidR="00637872" w:rsidRPr="00641752" w:rsidRDefault="00CC106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1a-5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TP4B</w:t>
            </w:r>
          </w:p>
        </w:tc>
        <w:tc>
          <w:tcPr>
            <w:tcW w:w="2778" w:type="dxa"/>
          </w:tcPr>
          <w:p w14:paraId="4F021743" w14:textId="330EB93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644BB9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1156" w:type="dxa"/>
          </w:tcPr>
          <w:p w14:paraId="1E4345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Tang&lt;/Author&gt;&lt;Year&gt;2020&lt;/Year&gt;&lt;RecNum&gt;703&lt;/RecNum&gt;&lt;DisplayText&gt;&lt;style face="superscript"&gt;[128]&lt;/style&gt;&lt;/DisplayText&gt;&lt;record&gt;&lt;rec-number&gt;703&lt;/rec-number&gt;&lt;foreign-keys&gt;&lt;key app="EN" db-id="dp5tteax5tpvt1e5ep1pfsx822tszee9a090" timestamp="1616245107"&gt;703&lt;/key&gt;&lt;/foreign-keys&gt;&lt;ref-type name="Journal Article"&gt;17&lt;/ref-type&gt;&lt;contributors&gt;&lt;authors&gt;&lt;author&gt;Tang, H&lt;/author&gt;&lt;author&gt;Long, Q&lt;/author&gt;&lt;author&gt;Zhuang, K&lt;/author&gt;&lt;author&gt;Yan, Y&lt;/author&gt;&lt;author&gt;Han, K&lt;/author&gt;&lt;author&gt;Guo, H&lt;/author&gt;&lt;author&gt;Lu, X&lt;/author&gt;&lt;/authors&gt;&lt;/contributors&gt;&lt;titles&gt;&lt;title&gt;miR-665 promotes the progression of gastric adenocarcinoma via elevating FAK activation through targeting SOCS3 and is negatively regulated by lncRNA MEG3&lt;/title&gt;&lt;secondary-title&gt;Journal of cellular physiology&lt;/secondary-title&gt;&lt;/titles&gt;&lt;periodical&gt;&lt;full-title&gt;Journal of cellular physiology&lt;/full-title&gt;&lt;/periodical&gt;&lt;pages&gt;4709-4719&lt;/pages&gt;&lt;volume&gt;235&lt;/volume&gt;&lt;number&gt;5&lt;/number&gt;&lt;dates&gt;&lt;year&gt;2020&lt;/year&gt;&lt;/dates&gt;&lt;accession-num&gt;31650535&lt;/accession-num&gt;&lt;label&gt;5.546&lt;/label&gt;&lt;urls&gt;&lt;/urls&gt;&lt;electronic-resource-num&gt;10.1002/jcp.2934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184BB9" w14:textId="77777777" w:rsidTr="00627BFC">
        <w:tc>
          <w:tcPr>
            <w:tcW w:w="1637" w:type="dxa"/>
          </w:tcPr>
          <w:p w14:paraId="76B2DCC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CSK2-2:1</w:t>
            </w:r>
          </w:p>
        </w:tc>
        <w:tc>
          <w:tcPr>
            <w:tcW w:w="1416" w:type="dxa"/>
          </w:tcPr>
          <w:p w14:paraId="46CDB88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541" w:type="dxa"/>
          </w:tcPr>
          <w:p w14:paraId="5D2D10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24D52EBC" w14:textId="6E479E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1156" w:type="dxa"/>
          </w:tcPr>
          <w:p w14:paraId="216EA0B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Cai&lt;/Author&gt;&lt;Year&gt;2019&lt;/Year&gt;&lt;RecNum&gt;73&lt;/RecNum&gt;&lt;DisplayText&gt;&lt;style face="superscript"&gt;[129]&lt;/style&gt;&lt;/DisplayText&gt;&lt;record&gt;&lt;rec-number&gt;73&lt;/rec-number&gt;&lt;foreign-keys&gt;&lt;key app="EN" db-id="vspsvf95preteme2sd8vaapf0vexewvpvtf9" timestamp="1621089920"&gt;73&lt;/key&gt;&lt;/foreign-keys&gt;&lt;ref-type name="Journal Article"&gt;17&lt;/ref-type&gt;&lt;contributors&gt;&lt;authors&gt;&lt;author&gt;Cai, C&lt;/author&gt;&lt;author&gt;Zhang, H&lt;/author&gt;&lt;author&gt;Zhu, Y&lt;/author&gt;&lt;author&gt;Zheng, P&lt;/author&gt;&lt;author&gt;Xu, Y&lt;/author&gt;&lt;author&gt;Sun, J&lt;/author&gt;&lt;author&gt;Zhang, M&lt;/author&gt;&lt;author&gt;Lan, T&lt;/author&gt;&lt;author&gt;Gu, B&lt;/author&gt;&lt;author&gt;Li, S&lt;/author&gt;&lt;author&gt;Ma, P&lt;/author&gt;&lt;/authors&gt;&lt;/contributors&gt;&lt;titles&gt;&lt;title&gt;Serum Exosomal Long Noncoding RNA pcsk2-2:1 As A Potential Novel Diagnostic Biomarker For Gastric Cancer&lt;/title&gt;&lt;secondary-title&gt;OncoTargets and therapy&lt;/secondary-title&gt;&lt;/titles&gt;&lt;periodical&gt;&lt;full-title&gt;OncoTargets and Therapy&lt;/full-title&gt;&lt;abbr-1&gt;Onco Targets Ther.&lt;/abbr-1&gt;&lt;abbr-2&gt;Onco Targets Ther&lt;/abbr-2&gt;&lt;abbr-3&gt;OncoTargets &amp;amp; Therapy&lt;/abbr-3&gt;&lt;/periodical&gt;&lt;pages&gt;10035-10041&lt;/pages&gt;&lt;volume&gt;12&lt;/volume&gt;&lt;dates&gt;&lt;year&gt;2019&lt;/year&gt;&lt;/dates&gt;&lt;accession-num&gt;31819499&lt;/accession-num&gt;&lt;label&gt;3.337&lt;/label&gt;&lt;urls&gt;&lt;/urls&gt;&lt;electronic-resource-num&gt;10.2147/ott.S22903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E719951" w14:textId="77777777" w:rsidTr="00627BFC">
        <w:tc>
          <w:tcPr>
            <w:tcW w:w="1637" w:type="dxa"/>
          </w:tcPr>
          <w:p w14:paraId="3B1DB75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GNAQ-6:1</w:t>
            </w:r>
          </w:p>
        </w:tc>
        <w:tc>
          <w:tcPr>
            <w:tcW w:w="1416" w:type="dxa"/>
          </w:tcPr>
          <w:p w14:paraId="7E10961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541" w:type="dxa"/>
          </w:tcPr>
          <w:p w14:paraId="5D5A133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63A02DB9" w14:textId="3DCB222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1156" w:type="dxa"/>
          </w:tcPr>
          <w:p w14:paraId="1306FF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0&lt;/Year&gt;&lt;RecNum&gt;79&lt;/RecNum&gt;&lt;DisplayText&gt;&lt;style face="superscript"&gt;[130]&lt;/style&gt;&lt;/DisplayText&gt;&lt;record&gt;&lt;rec-number&gt;79&lt;/rec-number&gt;&lt;foreign-keys&gt;&lt;key app="EN" db-id="vspsvf95preteme2sd8vaapf0vexewvpvtf9" timestamp="1621089920"&gt;79&lt;/key&gt;&lt;/foreign-keys&gt;&lt;ref-type name="Journal Article"&gt;17&lt;/ref-type&gt;&lt;contributors&gt;&lt;authors&gt;&lt;author&gt;Li, S&lt;/author&gt;&lt;author&gt;Zhang, M&lt;/author&gt;&lt;author&gt;Zhang, H&lt;/author&gt;&lt;author&gt;Hu, K&lt;/author&gt;&lt;author&gt;Cai, C&lt;/author&gt;&lt;author&gt;Wang, J&lt;/author&gt;&lt;author&gt;Shi, L&lt;/author&gt;&lt;author&gt;Ma, P&lt;/author&gt;&lt;author&gt;Xu, Y&lt;/author&gt;&lt;author&gt;Zheng, P&lt;/author&gt;&lt;/authors&gt;&lt;/contributors&gt;&lt;titles&gt;&lt;title&gt;Exosomal long noncoding RNA lnc-GNAQ-6:1 may serve as a diagnostic marker for gastric cancer&lt;/title&gt;&lt;secondary-title&gt;Clinica chimica acta; international journal of clinical chemistry&lt;/secondary-title&gt;&lt;/titles&gt;&lt;pages&gt;252-257&lt;/pages&gt;&lt;volume&gt;501&lt;/volume&gt;&lt;dates&gt;&lt;year&gt;2020&lt;/year&gt;&lt;/dates&gt;&lt;accession-num&gt;31730812&lt;/accession-num&gt;&lt;label&gt;2.615&lt;/label&gt;&lt;urls&gt;&lt;/urls&gt;&lt;electronic-resource-num&gt;10.1016/j.cca.2019.10.04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D723F0" w14:textId="77777777" w:rsidTr="00627BFC">
        <w:tc>
          <w:tcPr>
            <w:tcW w:w="1637" w:type="dxa"/>
          </w:tcPr>
          <w:p w14:paraId="371364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SLP4</w:t>
            </w:r>
          </w:p>
        </w:tc>
        <w:tc>
          <w:tcPr>
            <w:tcW w:w="1416" w:type="dxa"/>
          </w:tcPr>
          <w:p w14:paraId="7E087B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541" w:type="dxa"/>
          </w:tcPr>
          <w:p w14:paraId="2668B0D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p90α/HNRNPAB</w:t>
            </w:r>
          </w:p>
        </w:tc>
        <w:tc>
          <w:tcPr>
            <w:tcW w:w="2778" w:type="dxa"/>
          </w:tcPr>
          <w:p w14:paraId="19556B72" w14:textId="225D66A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1156" w:type="dxa"/>
          </w:tcPr>
          <w:p w14:paraId="7D07BC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an&lt;/Author&gt;&lt;Year&gt;2021&lt;/Year&gt;&lt;RecNum&gt;89&lt;/RecNum&gt;&lt;DisplayText&gt;&lt;style face="superscript"&gt;[131]&lt;/style&gt;&lt;/DisplayText&gt;&lt;record&gt;&lt;rec-number&gt;89&lt;/rec-number&gt;&lt;foreign-keys&gt;&lt;key app="EN" db-id="vspsvf95preteme2sd8vaapf0vexewvpvtf9" timestamp="1621089920"&gt;89&lt;/key&gt;&lt;/foreign-keys&gt;&lt;ref-type name="Journal Article"&gt;17&lt;/ref-type&gt;&lt;contributors&gt;&lt;authors&gt;&lt;author&gt;Pan, T&lt;/author&gt;&lt;author&gt;Yu, Z&lt;/author&gt;&lt;author&gt;Jin, Z&lt;/author&gt;&lt;author&gt;Wu, X&lt;/author&gt;&lt;author&gt;Wu, A&lt;/author&gt;&lt;author&gt;Hou, J&lt;/author&gt;&lt;author&gt;Chang, X&lt;/author&gt;&lt;author&gt;Fan, Z&lt;/author&gt;&lt;author&gt;Li, J&lt;/author&gt;&lt;author&gt;Yu, B&lt;/author&gt;&lt;author&gt;Li, F&lt;/author&gt;&lt;author&gt;Yan, C&lt;/author&gt;&lt;author&gt;Yang, Z&lt;/author&gt;&lt;author&gt;Zhu, Z&lt;/author&gt;&lt;author&gt;Liu, B&lt;/author&gt;&lt;author&gt;Su, L&lt;/author&gt;&lt;/authors&gt;&lt;/contributors&gt;&lt;titles&gt;&lt;title&gt;Tumor suppressor lnc-CTSLP4 inhibits EMT and metastasis of gastric cancer by attenuating HNRNPAB-dependent Snail transcription&lt;/title&gt;&lt;secondary-title&gt;Molecular therapy. Nucleic acids&lt;/secondary-title&gt;&lt;/titles&gt;&lt;pages&gt;1288-1303&lt;/pages&gt;&lt;volume&gt;23&lt;/volume&gt;&lt;dates&gt;&lt;year&gt;2021&lt;/year&gt;&lt;/dates&gt;&lt;accession-num&gt;33717650&lt;/accession-num&gt;&lt;label&gt;7.032&lt;/label&gt;&lt;urls&gt;&lt;/urls&gt;&lt;electronic-resource-num&gt;10.1016/j.omtn.2021.02.0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24"/>
      <w:bookmarkEnd w:id="25"/>
    </w:tbl>
    <w:p w14:paraId="548A72E5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E66AAAF" w14:textId="324DF2D4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 w:rsidRPr="00641752">
        <w:rPr>
          <w:rFonts w:ascii="Book Antiqua" w:hAnsi="Book Antiqua"/>
          <w:color w:val="000000" w:themeColor="text1"/>
        </w:rPr>
        <w:br w:type="page"/>
      </w:r>
      <w:bookmarkStart w:id="28" w:name="_Hlk67099137"/>
      <w:r w:rsidR="00641752">
        <w:rPr>
          <w:rFonts w:ascii="Book Antiqua" w:hAnsi="Book Antiqua"/>
          <w:b/>
          <w:bCs/>
          <w:color w:val="000000" w:themeColor="text1"/>
        </w:rPr>
        <w:lastRenderedPageBreak/>
        <w:t xml:space="preserve">Table 3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c</w:t>
      </w:r>
      <w:bookmarkEnd w:id="28"/>
      <w:r w:rsidRPr="00641752">
        <w:rPr>
          <w:rFonts w:ascii="Book Antiqua" w:hAnsi="Book Antiqua"/>
          <w:b/>
          <w:bCs/>
          <w:color w:val="000000" w:themeColor="text1"/>
        </w:rPr>
        <w:t>ircRNAs</w:t>
      </w:r>
      <w:proofErr w:type="spellEnd"/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</w:t>
      </w:r>
      <w:r w:rsidR="00641752">
        <w:rPr>
          <w:rFonts w:ascii="Book Antiqua" w:hAnsi="Book Antiqua"/>
          <w:b/>
          <w:bCs/>
          <w:color w:val="000000" w:themeColor="text1"/>
        </w:rPr>
        <w:t>cal functions in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1701"/>
        <w:gridCol w:w="3263"/>
        <w:gridCol w:w="1381"/>
      </w:tblGrid>
      <w:tr w:rsidR="00641752" w:rsidRPr="00641752" w14:paraId="7C8302A9" w14:textId="77777777" w:rsidTr="00641752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3AEE03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29" w:name="_Hlk71908595"/>
            <w:proofErr w:type="spellStart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circRNAs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6DC028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15AEF5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3263" w:type="dxa"/>
            <w:tcBorders>
              <w:top w:val="single" w:sz="4" w:space="0" w:color="auto"/>
              <w:bottom w:val="single" w:sz="4" w:space="0" w:color="auto"/>
            </w:tcBorders>
          </w:tcPr>
          <w:p w14:paraId="589D53D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1381" w:type="dxa"/>
            <w:tcBorders>
              <w:top w:val="single" w:sz="4" w:space="0" w:color="auto"/>
              <w:bottom w:val="single" w:sz="4" w:space="0" w:color="auto"/>
            </w:tcBorders>
          </w:tcPr>
          <w:p w14:paraId="26A75560" w14:textId="10ADDA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17367EBB" w14:textId="77777777" w:rsidTr="00641752">
        <w:tc>
          <w:tcPr>
            <w:tcW w:w="1418" w:type="dxa"/>
            <w:tcBorders>
              <w:top w:val="single" w:sz="4" w:space="0" w:color="auto"/>
            </w:tcBorders>
          </w:tcPr>
          <w:p w14:paraId="490A15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FAM73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2F4AA1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F2E8ED9" w14:textId="2F66F14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90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MGA2</w:t>
            </w:r>
          </w:p>
        </w:tc>
        <w:tc>
          <w:tcPr>
            <w:tcW w:w="3263" w:type="dxa"/>
            <w:tcBorders>
              <w:top w:val="single" w:sz="4" w:space="0" w:color="auto"/>
            </w:tcBorders>
          </w:tcPr>
          <w:p w14:paraId="582AE7C8" w14:textId="2E2748B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SC-lik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pertie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  <w:tcBorders>
              <w:top w:val="single" w:sz="4" w:space="0" w:color="auto"/>
            </w:tcBorders>
          </w:tcPr>
          <w:p w14:paraId="010AD26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ia&lt;/Author&gt;&lt;Year&gt;2021&lt;/Year&gt;&lt;RecNum&gt;22&lt;/RecNum&gt;&lt;DisplayText&gt;&lt;style face="superscript"&gt;[132]&lt;/style&gt;&lt;/DisplayText&gt;&lt;record&gt;&lt;rec-number&gt;22&lt;/rec-number&gt;&lt;foreign-keys&gt;&lt;key app="EN" db-id="vspsvf95preteme2sd8vaapf0vexewvpvtf9" timestamp="1621089685"&gt;22&lt;/key&gt;&lt;/foreign-keys&gt;&lt;ref-type name="Journal Article"&gt;17&lt;/ref-type&gt;&lt;contributors&gt;&lt;authors&gt;&lt;author&gt;Xia, Y&lt;/author&gt;&lt;author&gt;Lv, J&lt;/author&gt;&lt;author&gt;Jiang, T&lt;/author&gt;&lt;author&gt;Li, B&lt;/author&gt;&lt;author&gt;Li, Y&lt;/author&gt;&lt;author&gt;He, Z&lt;/author&gt;&lt;author&gt;Xuan, Z&lt;/author&gt;&lt;author&gt;Sun, G&lt;/author&gt;&lt;author&gt;Wang, S&lt;/author&gt;&lt;author&gt;Li, Z&lt;/author&gt;&lt;author&gt;Wang, W&lt;/author&gt;&lt;author&gt;Wang, L&lt;/author&gt;&lt;author&gt;Xu, Z&lt;/author&gt;&lt;/authors&gt;&lt;/contributors&gt;&lt;titles&gt;&lt;title&gt;CircFAM73A promotes the cancer stem cell-like properties of gastric cancer through the miR-490-3p/HMGA2 positive feedback loop and HNRNPK-mediated β-catenin stabilization&lt;/title&gt;&lt;secondary-title&gt;Journal of experimental &amp;amp; clinical cancer research : CR&lt;/secondary-title&gt;&lt;/titles&gt;&lt;pages&gt;103&lt;/pages&gt;&lt;volume&gt;40&lt;/volume&gt;&lt;number&gt;1&lt;/number&gt;&lt;dates&gt;&lt;year&gt;2021&lt;/year&gt;&lt;/dates&gt;&lt;accession-num&gt;33731207&lt;/accession-num&gt;&lt;label&gt;7.068&lt;/label&gt;&lt;urls&gt;&lt;/urls&gt;&lt;electronic-resource-num&gt;10.1186/s13046-021-01896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575B774" w14:textId="77777777" w:rsidTr="00641752">
        <w:tc>
          <w:tcPr>
            <w:tcW w:w="1418" w:type="dxa"/>
          </w:tcPr>
          <w:p w14:paraId="20A8801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AFF2</w:t>
            </w:r>
          </w:p>
        </w:tc>
        <w:tc>
          <w:tcPr>
            <w:tcW w:w="1276" w:type="dxa"/>
          </w:tcPr>
          <w:p w14:paraId="7B469B2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EBB10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6894-5p/ANTXR1</w:t>
            </w:r>
          </w:p>
        </w:tc>
        <w:tc>
          <w:tcPr>
            <w:tcW w:w="3263" w:type="dxa"/>
          </w:tcPr>
          <w:p w14:paraId="497410BB" w14:textId="740800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04B2ABC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Bu&lt;/Author&gt;&lt;Year&gt;2021&lt;/Year&gt;&lt;RecNum&gt;1&lt;/RecNum&gt;&lt;DisplayText&gt;&lt;style face="superscript"&gt;[133]&lt;/style&gt;&lt;/DisplayText&gt;&lt;record&gt;&lt;rec-number&gt;1&lt;/rec-number&gt;&lt;foreign-keys&gt;&lt;key app="EN" db-id="vspsvf95preteme2sd8vaapf0vexewvpvtf9" timestamp="1621089685"&gt;1&lt;/key&gt;&lt;/foreign-keys&gt;&lt;ref-type name="Journal Article"&gt;17&lt;/ref-type&gt;&lt;contributors&gt;&lt;authors&gt;&lt;author&gt;Bu, X&lt;/author&gt;&lt;author&gt;Chen, Z&lt;/author&gt;&lt;author&gt;Zhang, A&lt;/author&gt;&lt;author&gt;Zhang, X&lt;/author&gt;&lt;author&gt;Yuan, H&lt;/author&gt;&lt;author&gt;Zhang, Y&lt;/author&gt;&lt;author&gt;Yin, C&lt;/author&gt;&lt;author&gt;Yan, Y&lt;/author&gt;&lt;/authors&gt;&lt;/contributors&gt;&lt;titles&gt;&lt;title&gt;Circular RNA CircAFF2 Accelerates Gastric Cancer Development by Activating MiR-6894-5p and Regulating ANTXR 1 Expression&lt;/title&gt;&lt;secondary-title&gt;Clinics and research in hepatology and gastroenterology&lt;/secondary-title&gt;&lt;/titles&gt;&lt;periodical&gt;&lt;full-title&gt;Clinics and Research in Hepatology and Gastroenterology&lt;/full-title&gt;&lt;abbr-1&gt;Clin. Res. Hepatol. Gastroenterol.&lt;/abbr-1&gt;&lt;abbr-2&gt;Clin Res Hepatol Gastroenterol&lt;/abbr-2&gt;&lt;abbr-3&gt;Clinics and Research in Hepatology &amp;amp; Gastroenterology&lt;/abbr-3&gt;&lt;/periodical&gt;&lt;pages&gt;101671&lt;/pages&gt;&lt;dates&gt;&lt;year&gt;2021&lt;/year&gt;&lt;/dates&gt;&lt;accession-num&gt;33722777&lt;/accession-num&gt;&lt;label&gt;2.718&lt;/label&gt;&lt;urls&gt;&lt;/urls&gt;&lt;electronic-resource-num&gt;10.1016/j.clinre.2021.10167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1BFCCE4" w14:textId="77777777" w:rsidTr="00641752">
        <w:tc>
          <w:tcPr>
            <w:tcW w:w="1418" w:type="dxa"/>
          </w:tcPr>
          <w:p w14:paraId="200BD1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HIPK3</w:t>
            </w:r>
          </w:p>
        </w:tc>
        <w:tc>
          <w:tcPr>
            <w:tcW w:w="1276" w:type="dxa"/>
          </w:tcPr>
          <w:p w14:paraId="0062BF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6761E2CA" w14:textId="63899BC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637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/AKT1</w:t>
            </w:r>
          </w:p>
        </w:tc>
        <w:tc>
          <w:tcPr>
            <w:tcW w:w="3263" w:type="dxa"/>
          </w:tcPr>
          <w:p w14:paraId="31463D4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6EA958C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24&lt;/RecNum&gt;&lt;DisplayText&gt;&lt;style face="superscript"&gt;[134]&lt;/style&gt;&lt;/DisplayText&gt;&lt;record&gt;&lt;rec-number&gt;24&lt;/rec-number&gt;&lt;foreign-keys&gt;&lt;key app="EN" db-id="vspsvf95preteme2sd8vaapf0vexewvpvtf9" timestamp="1621089685"&gt;24&lt;/key&gt;&lt;/foreign-keys&gt;&lt;ref-type name="Journal Article"&gt;17&lt;/ref-type&gt;&lt;contributors&gt;&lt;authors&gt;&lt;author&gt;Yang, D&lt;/author&gt;&lt;author&gt;Hu, Z&lt;/author&gt;&lt;author&gt;Zhang, Y&lt;/author&gt;&lt;author&gt;Zhang, X&lt;/author&gt;&lt;author&gt;Xu, J&lt;/author&gt;&lt;author&gt;Fu, H&lt;/author&gt;&lt;author&gt;Zhu, Z&lt;/author&gt;&lt;author&gt;Feng, D&lt;/author&gt;&lt;author&gt;Cai, Q&lt;/author&gt;&lt;/authors&gt;&lt;/contributors&gt;&lt;titles&gt;&lt;title&gt;CircHIPK3 Promotes the Tumorigenesis and Development of Gastric Cancer Through miR-637/AKT1 Pathway&lt;/title&gt;&lt;secondary-title&gt;Frontiers in oncology&lt;/secondary-title&gt;&lt;/titles&gt;&lt;periodical&gt;&lt;full-title&gt;Frontiers in Oncology&lt;/full-title&gt;&lt;abbr-1&gt;Front. Oncol.&lt;/abbr-1&gt;&lt;abbr-2&gt;Front Oncol&lt;/abbr-2&gt;&lt;/periodical&gt;&lt;pages&gt;637761&lt;/pages&gt;&lt;volume&gt;11&lt;/volume&gt;&lt;dates&gt;&lt;year&gt;2021&lt;/year&gt;&lt;/dates&gt;&lt;accession-num&gt;33680975&lt;/accession-num&gt;&lt;label&gt;4.848&lt;/label&gt;&lt;urls&gt;&lt;/urls&gt;&lt;electronic-resource-num&gt;10.3389/fonc.2021.63776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5AF1DDE" w14:textId="77777777" w:rsidTr="00641752">
        <w:tc>
          <w:tcPr>
            <w:tcW w:w="1418" w:type="dxa"/>
          </w:tcPr>
          <w:p w14:paraId="662437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circVAPA</w:t>
            </w:r>
            <w:proofErr w:type="spellEnd"/>
          </w:p>
        </w:tc>
        <w:tc>
          <w:tcPr>
            <w:tcW w:w="1276" w:type="dxa"/>
          </w:tcPr>
          <w:p w14:paraId="167B6A0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179FB8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25b-5p/STAT3</w:t>
            </w:r>
          </w:p>
        </w:tc>
        <w:tc>
          <w:tcPr>
            <w:tcW w:w="3263" w:type="dxa"/>
          </w:tcPr>
          <w:p w14:paraId="656F5F4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</w:tcPr>
          <w:p w14:paraId="7CA7352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Deng&lt;/Author&gt;&lt;Year&gt;2021&lt;/Year&gt;&lt;RecNum&gt;3&lt;/RecNum&gt;&lt;DisplayText&gt;&lt;style face="superscript"&gt;[135]&lt;/style&gt;&lt;/DisplayText&gt;&lt;record&gt;&lt;rec-number&gt;3&lt;/rec-number&gt;&lt;foreign-keys&gt;&lt;key app="EN" db-id="vspsvf95preteme2sd8vaapf0vexewvpvtf9" timestamp="1621089685"&gt;3&lt;/key&gt;&lt;/foreign-keys&gt;&lt;ref-type name="Journal Article"&gt;17&lt;/ref-type&gt;&lt;contributors&gt;&lt;authors&gt;&lt;author&gt;Deng, P&lt;/author&gt;&lt;author&gt;Sun, M&lt;/author&gt;&lt;author&gt;Zhao, WY&lt;/author&gt;&lt;author&gt;Hou, B&lt;/author&gt;&lt;author&gt;Li, K&lt;/author&gt;&lt;author&gt;Zhang, T&lt;/author&gt;&lt;author&gt;Gu, F&lt;/author&gt;&lt;/authors&gt;&lt;/contributors&gt;&lt;titles&gt;&lt;title&gt;Circular RNA circVAPA promotes chemotherapy drug resistance in gastric cancer progression by regulating miR-125b-5p/STAT3 axis&lt;/title&gt;&lt;secondary-title&gt;World journal of gastroenterology&lt;/secondary-title&gt;&lt;/titles&gt;&lt;periodical&gt;&lt;full-title&gt;World Journal of Gastroenterology&lt;/full-title&gt;&lt;abbr-1&gt;World J. Gastroenterol.&lt;/abbr-1&gt;&lt;abbr-2&gt;World J Gastroenterol&lt;/abbr-2&gt;&lt;/periodical&gt;&lt;pages&gt;487-500&lt;/pages&gt;&lt;volume&gt;27&lt;/volume&gt;&lt;number&gt;6&lt;/number&gt;&lt;dates&gt;&lt;year&gt;2021&lt;/year&gt;&lt;/dates&gt;&lt;accession-num&gt;33642823&lt;/accession-num&gt;&lt;label&gt;3.665&lt;/label&gt;&lt;urls&gt;&lt;/urls&gt;&lt;electronic-resource-num&gt;10.3748/wjg.v27.i6.48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227FEB3" w14:textId="77777777" w:rsidTr="00641752">
        <w:tc>
          <w:tcPr>
            <w:tcW w:w="1418" w:type="dxa"/>
          </w:tcPr>
          <w:p w14:paraId="1A199B8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MAP7D1</w:t>
            </w:r>
          </w:p>
        </w:tc>
        <w:tc>
          <w:tcPr>
            <w:tcW w:w="1276" w:type="dxa"/>
          </w:tcPr>
          <w:p w14:paraId="636F4C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FE1288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ER2</w:t>
            </w:r>
          </w:p>
        </w:tc>
        <w:tc>
          <w:tcPr>
            <w:tcW w:w="3263" w:type="dxa"/>
          </w:tcPr>
          <w:p w14:paraId="3BDC0899" w14:textId="52F0066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1381" w:type="dxa"/>
          </w:tcPr>
          <w:p w14:paraId="0342BBB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25&lt;/RecNum&gt;&lt;DisplayText&gt;&lt;style face="superscript"&gt;[136]&lt;/style&gt;&lt;/DisplayText&gt;&lt;record&gt;&lt;rec-number&gt;25&lt;/rec-number&gt;&lt;foreign-keys&gt;&lt;key app="EN" db-id="vspsvf95preteme2sd8vaapf0vexewvpvtf9" timestamp="1621089685"&gt;25&lt;/key&gt;&lt;/foreign-keys&gt;&lt;ref-type name="Journal Article"&gt;17&lt;/ref-type&gt;&lt;contributors&gt;&lt;authors&gt;&lt;author&gt;Yang, H&lt;/author&gt;&lt;author&gt;Wu, Z&lt;/author&gt;&lt;author&gt;Liu, X&lt;/author&gt;&lt;author&gt;Chen, M&lt;/author&gt;&lt;author&gt;Zhang, X&lt;/author&gt;&lt;author&gt;Jiang, Y&lt;/author&gt;&lt;/authors&gt;&lt;/contributors&gt;&lt;titles&gt;&lt;title&gt;NFIB promotes the progression of gastric cancer by upregulating circMAP7D1 to stabilize HER2 mRNA&lt;/title&gt;&lt;secondary-title&gt;Molecular medicine reports&lt;/secondary-title&gt;&lt;/titles&gt;&lt;periodical&gt;&lt;full-title&gt;Molecular Medicine Reports&lt;/full-title&gt;&lt;abbr-1&gt;Mol. Med. Report.&lt;/abbr-1&gt;&lt;abbr-2&gt;Mol Med Report&lt;/abbr-2&gt;&lt;/periodical&gt;&lt;pages&gt;1&lt;/pages&gt;&lt;volume&gt;23&lt;/volume&gt;&lt;number&gt;4&lt;/number&gt;&lt;dates&gt;&lt;year&gt;2021&lt;/year&gt;&lt;/dates&gt;&lt;accession-num&gt;33576439&lt;/accession-num&gt;&lt;label&gt;2.1&lt;/label&gt;&lt;urls&gt;&lt;/urls&gt;&lt;electronic-resource-num&gt;10.3892/mmr.2021.1190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D77F2F0" w14:textId="77777777" w:rsidTr="00641752">
        <w:tc>
          <w:tcPr>
            <w:tcW w:w="1418" w:type="dxa"/>
          </w:tcPr>
          <w:p w14:paraId="4362DA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06282</w:t>
            </w:r>
          </w:p>
        </w:tc>
        <w:tc>
          <w:tcPr>
            <w:tcW w:w="1276" w:type="dxa"/>
          </w:tcPr>
          <w:p w14:paraId="426E80F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4566AA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4-5p/YWHAB</w:t>
            </w:r>
          </w:p>
        </w:tc>
        <w:tc>
          <w:tcPr>
            <w:tcW w:w="3263" w:type="dxa"/>
          </w:tcPr>
          <w:p w14:paraId="22478515" w14:textId="1348DA4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2CC9316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ua&lt;/Author&gt;&lt;Year&gt;2021&lt;/Year&gt;&lt;RecNum&gt;453&lt;/RecNum&gt;&lt;DisplayText&gt;&lt;style face="superscript"&gt;[137]&lt;/style&gt;&lt;/DisplayText&gt;&lt;record&gt;&lt;rec-number&gt;453&lt;/rec-number&gt;&lt;foreign-keys&gt;&lt;key app="EN" db-id="dp5tteax5tpvt1e5ep1pfsx822tszee9a090" timestamp="1616236573"&gt;453&lt;/key&gt;&lt;/foreign-keys&gt;&lt;ref-type name="Journal Article"&gt;17&lt;/ref-type&gt;&lt;contributors&gt;&lt;authors&gt;&lt;author&gt;Hua, Y&lt;/author&gt;&lt;author&gt;Wang, H&lt;/author&gt;&lt;author&gt;Wang, H&lt;/author&gt;&lt;author&gt;Wu, X&lt;/author&gt;&lt;author&gt;Yang, L&lt;/author&gt;&lt;author&gt;Wang, C&lt;/author&gt;&lt;author&gt;Li, X&lt;/author&gt;&lt;author&gt;Jin, Y&lt;/author&gt;&lt;author&gt;Li, M&lt;/author&gt;&lt;author&gt;Wang, L&lt;/author&gt;&lt;author&gt;Dong, C&lt;/author&gt;&lt;author&gt;Yin, F&lt;/author&gt;&lt;/authors&gt;&lt;/contributors&gt;&lt;titles&gt;&lt;title&gt;Circular RNA Circ_0006282 Promotes Cell Proliferation and Metastasis in Gastric Cancer by Regulating MicroRNA-144-5p/Tyrosine 3-Monooxygenase/Tryptophan 5-Monooxygenase Activation Protein β Axis&lt;/title&gt;&lt;secondary-title&gt;Cancer management and research&lt;/secondary-title&gt;&lt;/titles&gt;&lt;periodical&gt;&lt;full-title&gt;Cancer management and research&lt;/full-title&gt;&lt;/periodical&gt;&lt;pages&gt;815-827&lt;/pages&gt;&lt;volume&gt;13&lt;/volume&gt;&lt;dates&gt;&lt;year&gt;2021&lt;/year&gt;&lt;/dates&gt;&lt;accession-num&gt;33536789&lt;/accession-num&gt;&lt;label&gt;2.886&lt;/label&gt;&lt;urls&gt;&lt;/urls&gt;&lt;electronic-resource-num&gt;10.2147/cmar.S28395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BE25C1B" w14:textId="77777777" w:rsidTr="00641752">
        <w:tc>
          <w:tcPr>
            <w:tcW w:w="1418" w:type="dxa"/>
          </w:tcPr>
          <w:p w14:paraId="3DAFAA7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81146</w:t>
            </w:r>
          </w:p>
        </w:tc>
        <w:tc>
          <w:tcPr>
            <w:tcW w:w="1276" w:type="dxa"/>
          </w:tcPr>
          <w:p w14:paraId="172B89C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7C522688" w14:textId="597EA26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4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MGB1</w:t>
            </w:r>
          </w:p>
        </w:tc>
        <w:tc>
          <w:tcPr>
            <w:tcW w:w="3263" w:type="dxa"/>
          </w:tcPr>
          <w:p w14:paraId="769D1DEC" w14:textId="2ED7699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0491E3F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21&lt;/Year&gt;&lt;RecNum&gt;23&lt;/RecNum&gt;&lt;DisplayText&gt;&lt;style face="superscript"&gt;[138]&lt;/style&gt;&lt;/DisplayText&gt;&lt;record&gt;&lt;rec-number&gt;23&lt;/rec-number&gt;&lt;foreign-keys&gt;&lt;key app="EN" db-id="vspsvf95preteme2sd8vaapf0vexewvpvtf9" timestamp="1621089685"&gt;23&lt;/key&gt;&lt;/foreign-keys&gt;&lt;ref-type name="Journal Article"&gt;17&lt;/ref-type&gt;&lt;contributors&gt;&lt;authors&gt;&lt;author&gt;Xu, Q&lt;/author&gt;&lt;author&gt;Liao, B&lt;/author&gt;&lt;author&gt;Hu, S&lt;/author&gt;&lt;author&gt;Zhou, Y&lt;/author&gt;&lt;author&gt;Xia, W&lt;/author&gt;&lt;/authors&gt;&lt;/contributors&gt;&lt;titles&gt;&lt;title&gt;Circular RNA 0081146 facilitates the progression of gastric cancer by sponging miR-144 and up-regulating HMGB1&lt;/title&gt;&lt;secondary-title&gt;Biotechnology letters&lt;/secondary-title&gt;&lt;/titles&gt;&lt;periodical&gt;&lt;full-title&gt;Biotechnology Letters&lt;/full-title&gt;&lt;abbr-1&gt;Biotechnol. Lett.&lt;/abbr-1&gt;&lt;abbr-2&gt;Biotechnol Lett&lt;/abbr-2&gt;&lt;/periodical&gt;&lt;dates&gt;&lt;year&gt;2021&lt;/year&gt;&lt;/dates&gt;&lt;accession-num&gt;33496921&lt;/accession-num&gt;&lt;label&gt;1.977&lt;/label&gt;&lt;urls&gt;&lt;/urls&gt;&lt;electronic-resource-num&gt;10.1007/s10529-020-03058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8CDEA52" w14:textId="77777777" w:rsidTr="00641752">
        <w:tc>
          <w:tcPr>
            <w:tcW w:w="1418" w:type="dxa"/>
          </w:tcPr>
          <w:p w14:paraId="65F463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SMAD4</w:t>
            </w:r>
          </w:p>
        </w:tc>
        <w:tc>
          <w:tcPr>
            <w:tcW w:w="1276" w:type="dxa"/>
          </w:tcPr>
          <w:p w14:paraId="6B9C201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F871214" w14:textId="5664C4B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276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TNNB1</w:t>
            </w:r>
          </w:p>
        </w:tc>
        <w:tc>
          <w:tcPr>
            <w:tcW w:w="3263" w:type="dxa"/>
          </w:tcPr>
          <w:p w14:paraId="5BCD644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718DD26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57&lt;/RecNum&gt;&lt;DisplayText&gt;&lt;style face="superscript"&gt;[139]&lt;/style&gt;&lt;/DisplayText&gt;&lt;record&gt;&lt;rec-number&gt;457&lt;/rec-number&gt;&lt;foreign-keys&gt;&lt;key app="EN" db-id="dp5tteax5tpvt1e5ep1pfsx822tszee9a090" timestamp="1616236573"&gt;457&lt;/key&gt;&lt;/foreign-keys&gt;&lt;ref-type name="Journal Article"&gt;17&lt;/ref-type&gt;&lt;contributors&gt;&lt;authors&gt;&lt;author&gt;Wang, L&lt;/author&gt;&lt;author&gt;Li, B&lt;/author&gt;&lt;author&gt;Yi, X&lt;/author&gt;&lt;author&gt;Xiao, X&lt;/author&gt;&lt;author&gt;Zheng, Q&lt;/author&gt;&lt;author&gt;Ma, L&lt;/author&gt;&lt;/authors&gt;&lt;/contributors&gt;&lt;titles&gt;&lt;title&gt;Circ_SMAD4 promotes gastric carcinogenesis by activating wnt/β-catenin pathway&lt;/title&gt;&lt;secondary-title&gt;Cell proliferation&lt;/secondary-title&gt;&lt;/titles&gt;&lt;periodical&gt;&lt;full-title&gt;Cell proliferation&lt;/full-title&gt;&lt;/periodical&gt;&lt;pages&gt;e12981&lt;/pages&gt;&lt;volume&gt;54&lt;/volume&gt;&lt;number&gt;3&lt;/number&gt;&lt;dates&gt;&lt;year&gt;2021&lt;/year&gt;&lt;/dates&gt;&lt;accession-num&gt;33458917&lt;/accession-num&gt;&lt;label&gt;5.753&lt;/label&gt;&lt;urls&gt;&lt;/urls&gt;&lt;electronic-resource-num&gt;10.1111/cpr.1298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D6C8013" w14:textId="77777777" w:rsidTr="00641752">
        <w:tc>
          <w:tcPr>
            <w:tcW w:w="1418" w:type="dxa"/>
          </w:tcPr>
          <w:p w14:paraId="3EA3467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NEK9</w:t>
            </w:r>
          </w:p>
        </w:tc>
        <w:tc>
          <w:tcPr>
            <w:tcW w:w="1276" w:type="dxa"/>
          </w:tcPr>
          <w:p w14:paraId="18D26A8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B4D216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09-3p/MAP7</w:t>
            </w:r>
          </w:p>
        </w:tc>
        <w:tc>
          <w:tcPr>
            <w:tcW w:w="3263" w:type="dxa"/>
          </w:tcPr>
          <w:p w14:paraId="3906F88F" w14:textId="344A27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5B7A49C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&lt;/Author&gt;&lt;Year&gt;2021&lt;/Year&gt;&lt;RecNum&gt;27&lt;/RecNum&gt;&lt;DisplayText&gt;&lt;style face="superscript"&gt;[140]&lt;/style&gt;&lt;/DisplayText&gt;&lt;record&gt;&lt;rec-number&gt;27&lt;/rec-number&gt;&lt;foreign-keys&gt;&lt;key app="EN" db-id="vspsvf95preteme2sd8vaapf0vexewvpvtf9" timestamp="1621089685"&gt;27&lt;/key&gt;&lt;/foreign-keys&gt;&lt;ref-type name="Journal Article"&gt;17&lt;/ref-type&gt;&lt;contributors&gt;&lt;authors&gt;&lt;author&gt;Yu, L&lt;/author&gt;&lt;author&gt;Xie, J&lt;/author&gt;&lt;author&gt;Liu, X&lt;/author&gt;&lt;author&gt;Yu, Y&lt;/author&gt;&lt;author&gt;Wang, S&lt;/author&gt;&lt;/authors&gt;&lt;/contributors&gt;&lt;titles&gt;&lt;title&gt;Plasma Exosomal CircNEK9 Accelerates the Progression of Gastric Cancer via miR-409-3p/MAP7 Axis&lt;/title&gt;&lt;secondary-title&gt;Digestive diseases and sciences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dates&gt;&lt;year&gt;2021&lt;/year&gt;&lt;/dates&gt;&lt;accession-num&gt;33449227&lt;/accession-num&gt;&lt;label&gt;2.751&lt;/label&gt;&lt;urls&gt;&lt;/urls&gt;&lt;electronic-resource-num&gt;10.1007/s10620-020-06816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0299EF4" w14:textId="77777777" w:rsidTr="00641752">
        <w:tc>
          <w:tcPr>
            <w:tcW w:w="1418" w:type="dxa"/>
          </w:tcPr>
          <w:p w14:paraId="467A489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04104</w:t>
            </w:r>
          </w:p>
        </w:tc>
        <w:tc>
          <w:tcPr>
            <w:tcW w:w="1276" w:type="dxa"/>
          </w:tcPr>
          <w:p w14:paraId="5C40CF0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D52520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39-3p/RNF2</w:t>
            </w:r>
          </w:p>
        </w:tc>
        <w:tc>
          <w:tcPr>
            <w:tcW w:w="3263" w:type="dxa"/>
          </w:tcPr>
          <w:p w14:paraId="1A208E6A" w14:textId="46AC47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glutaminolysis</w:t>
            </w:r>
            <w:proofErr w:type="spellEnd"/>
          </w:p>
        </w:tc>
        <w:tc>
          <w:tcPr>
            <w:tcW w:w="1381" w:type="dxa"/>
          </w:tcPr>
          <w:p w14:paraId="6E0425C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e&lt;/Author&gt;&lt;Year&gt;2021&lt;/Year&gt;&lt;RecNum&gt;459&lt;/RecNum&gt;&lt;DisplayText&gt;&lt;style face="superscript"&gt;[141]&lt;/style&gt;&lt;/DisplayText&gt;&lt;record&gt;&lt;rec-number&gt;459&lt;/rec-number&gt;&lt;foreign-keys&gt;&lt;key app="EN" db-id="dp5tteax5tpvt1e5ep1pfsx822tszee9a090" timestamp="1616236573"&gt;459&lt;/key&gt;&lt;/foreign-keys&gt;&lt;ref-type name="Journal Article"&gt;17&lt;/ref-type&gt;&lt;contributors&gt;&lt;authors&gt;&lt;author&gt;Yue, F&lt;/author&gt;&lt;author&gt;Peng, K&lt;/author&gt;&lt;author&gt;Zhang, L&lt;/author&gt;&lt;author&gt;Zhang, J&lt;/author&gt;&lt;/authors&gt;&lt;/contributors&gt;&lt;titles&gt;&lt;title&gt;Circ_0004104 Accelerates the Progression of Gastric Cancer by Regulating the miR-539-3p/RNF2 Axis&lt;/title&gt;&lt;secondary-title&gt;Digestive diseases and sciences&lt;/secondary-title&gt;&lt;/titles&gt;&lt;periodical&gt;&lt;full-title&gt;Digestive diseases and sciences&lt;/full-title&gt;&lt;/periodical&gt;&lt;dates&gt;&lt;year&gt;2021&lt;/year&gt;&lt;/dates&gt;&lt;accession-num&gt;33449226&lt;/accession-num&gt;&lt;label&gt;2.751&lt;/label&gt;&lt;urls&gt;&lt;/urls&gt;&lt;electronic-resource-num&gt;10.1007/s10620-020-06802-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62BBF5D" w14:textId="77777777" w:rsidTr="00641752">
        <w:tc>
          <w:tcPr>
            <w:tcW w:w="1418" w:type="dxa"/>
          </w:tcPr>
          <w:p w14:paraId="47C3CCE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PVT1</w:t>
            </w:r>
          </w:p>
        </w:tc>
        <w:tc>
          <w:tcPr>
            <w:tcW w:w="1276" w:type="dxa"/>
          </w:tcPr>
          <w:p w14:paraId="3D97D69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50F31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52-3p</w:t>
            </w:r>
          </w:p>
        </w:tc>
        <w:tc>
          <w:tcPr>
            <w:tcW w:w="3263" w:type="dxa"/>
          </w:tcPr>
          <w:p w14:paraId="32F25C4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</w:tcPr>
          <w:p w14:paraId="16CA9E6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60&lt;/RecNum&gt;&lt;DisplayText&gt;&lt;style face="superscript"&gt;[142]&lt;/style&gt;&lt;/DisplayText&gt;&lt;record&gt;&lt;rec-number&gt;460&lt;/rec-number&gt;&lt;foreign-keys&gt;&lt;key app="EN" db-id="dp5tteax5tpvt1e5ep1pfsx822tszee9a090" timestamp="1616236573"&gt;460&lt;/key&gt;&lt;/foreign-keys&gt;&lt;ref-type name="Journal Article"&gt;17&lt;/ref-type&gt;&lt;contributors&gt;&lt;authors&gt;&lt;author&gt;Wang, X&lt;/author&gt;&lt;author&gt;Zhang, Y&lt;/author&gt;&lt;author&gt;Li, W&lt;/author&gt;&lt;author&gt;Liu, X&lt;/author&gt;&lt;/authors&gt;&lt;/contributors&gt;&lt;titles&gt;&lt;title&gt;Knockdown of cir_RNA PVT1 Elevates Gastric Cancer Cisplatin Sensitivity via Sponging miR-152-3p&lt;/title&gt;&lt;secondary-title&gt;The Journal of surgical research&lt;/secondary-title&gt;&lt;/titles&gt;&lt;periodical&gt;&lt;full-title&gt;The Journal of surgical research&lt;/full-title&gt;&lt;/periodical&gt;&lt;pages&gt;185-195&lt;/pages&gt;&lt;volume&gt;261&lt;/volume&gt;&lt;dates&gt;&lt;year&gt;2021&lt;/year&gt;&lt;/dates&gt;&lt;accession-num&gt;33444948&lt;/accession-num&gt;&lt;label&gt;1.841&lt;/label&gt;&lt;urls&gt;&lt;/urls&gt;&lt;electronic-resource-num&gt;10.1016/j.jss.2020.12.01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ED4FE45" w14:textId="77777777" w:rsidTr="001B1B7D">
        <w:tc>
          <w:tcPr>
            <w:tcW w:w="1418" w:type="dxa"/>
            <w:tcBorders>
              <w:bottom w:val="nil"/>
            </w:tcBorders>
          </w:tcPr>
          <w:p w14:paraId="07594CD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23409</w:t>
            </w:r>
          </w:p>
        </w:tc>
        <w:tc>
          <w:tcPr>
            <w:tcW w:w="1276" w:type="dxa"/>
            <w:tcBorders>
              <w:bottom w:val="nil"/>
            </w:tcBorders>
          </w:tcPr>
          <w:p w14:paraId="07E5D0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bottom w:val="nil"/>
            </w:tcBorders>
          </w:tcPr>
          <w:p w14:paraId="1673735C" w14:textId="04EDFD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42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RS4</w:t>
            </w:r>
          </w:p>
        </w:tc>
        <w:tc>
          <w:tcPr>
            <w:tcW w:w="3263" w:type="dxa"/>
            <w:tcBorders>
              <w:bottom w:val="nil"/>
            </w:tcBorders>
          </w:tcPr>
          <w:p w14:paraId="661D3BCE" w14:textId="6CAFC2E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  <w:tcBorders>
              <w:bottom w:val="nil"/>
            </w:tcBorders>
          </w:tcPr>
          <w:p w14:paraId="0A8C2E3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1&lt;/Year&gt;&lt;RecNum&gt;461&lt;/RecNum&gt;&lt;DisplayText&gt;&lt;style face="superscript"&gt;[143]&lt;/style&gt;&lt;/DisplayText&gt;&lt;record&gt;&lt;rec-number&gt;461&lt;/rec-number&gt;&lt;foreign-keys&gt;&lt;key app="EN" db-id="dp5tteax5tpvt1e5ep1pfsx822tszee9a090" timestamp="1616236574"&gt;461&lt;/key&gt;&lt;/foreign-keys&gt;&lt;ref-type name="Journal Article"&gt;17&lt;/ref-type&gt;&lt;contributors&gt;&lt;authors&gt;&lt;author&gt;Li, J&lt;/author&gt;&lt;author&gt;Yang, Y&lt;/author&gt;&lt;author&gt;Xu, D&lt;/author&gt;&lt;author&gt;Cao, L&lt;/author&gt;&lt;/authors&gt;&lt;/contributors&gt;&lt;titles&gt;&lt;title&gt;hsa_circ_0023409 Accelerates Gastric Cancer Cell Growth and Metastasis Through Regulating the IRS4/PI3K/AKT Pathway&lt;/title&gt;&lt;secondary-title&gt;Cell transplantation&lt;/secondary-title&gt;&lt;/titles&gt;&lt;periodical&gt;&lt;full-title&gt;Cell transplantation&lt;/full-title&gt;&lt;/periodical&gt;&lt;pages&gt;963689720975390&lt;/pages&gt;&lt;volume&gt;30&lt;/volume&gt;&lt;dates&gt;&lt;year&gt;2021&lt;/year&gt;&lt;/dates&gt;&lt;accession-num&gt;33439739&lt;/accession-num&gt;&lt;label&gt;3.341&lt;/label&gt;&lt;urls&gt;&lt;/urls&gt;&lt;electronic-resource-num&gt;10.1177/096368972097539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8195E9" w14:textId="77777777" w:rsidTr="001B1B7D">
        <w:tc>
          <w:tcPr>
            <w:tcW w:w="1418" w:type="dxa"/>
            <w:tcBorders>
              <w:top w:val="nil"/>
              <w:bottom w:val="nil"/>
            </w:tcBorders>
          </w:tcPr>
          <w:p w14:paraId="0C2B69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445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16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86F6B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Up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5807F0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9-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5p/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HuR</w:t>
            </w:r>
            <w:proofErr w:type="spellEnd"/>
          </w:p>
        </w:tc>
        <w:tc>
          <w:tcPr>
            <w:tcW w:w="3263" w:type="dxa"/>
            <w:tcBorders>
              <w:top w:val="nil"/>
              <w:bottom w:val="nil"/>
            </w:tcBorders>
          </w:tcPr>
          <w:p w14:paraId="0D967907" w14:textId="60D3F1F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1381" w:type="dxa"/>
            <w:tcBorders>
              <w:top w:val="nil"/>
              <w:bottom w:val="nil"/>
            </w:tcBorders>
          </w:tcPr>
          <w:p w14:paraId="60ADC59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463&lt;/RecNum&gt;&lt;DisplayText&gt;&lt;style face="superscript"&gt;[144]&lt;/style&gt;&lt;/DisplayText&gt;&lt;record&gt;&lt;rec-number&gt;463&lt;/rec-number&gt;&lt;foreign-keys&gt;&lt;key app="EN" db-id="dp5tteax5tpvt1e5ep1pfsx822tszee9a090" timestamp="1616236574"&gt;463&lt;/key&gt;&lt;/foreign-keys&gt;&lt;ref-type name="Journal Article"&gt;17&lt;/ref-type&gt;&lt;contributors&gt;&lt;authors&gt;&lt;author&gt;Yang, Y&lt;/author&gt;&lt;author&gt;Cai, B&lt;/author&gt;&lt;author&gt;Shi, X&lt;/author&gt;&lt;author&gt;Duan, C&lt;/author&gt;&lt;author&gt;Tong, T&lt;/author&gt;&lt;author&gt;Yu, C&lt;/author&gt;&lt;/authors&gt;&lt;/contributors&gt;&lt;titles&gt;&lt;title&gt;circ_0044516 functions in the progression of gastric cancer by modulating MicroRNA-149-5p/HuR axis&lt;/title&gt;&lt;secondary-title&gt;Molecular and cellular biochemistry&lt;/secondary-title&gt;&lt;/titles&gt;&lt;periodical&gt;&lt;full-title&gt;Molecular and cellular biochemistry&lt;/full-title&gt;&lt;/periodical&gt;&lt;dates&gt;&lt;year&gt;2021&lt;/year&gt;&lt;/dates&gt;&lt;accession-num&gt;33417162&lt;/accession-num&gt;&lt;label&gt;2.795&lt;/label&gt;&lt;urls&gt;&lt;/urls&gt;&lt;electronic-resource-num&gt;10.1007/s11010-020-04026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F14D9D1" w14:textId="77777777" w:rsidTr="001B1B7D">
        <w:tc>
          <w:tcPr>
            <w:tcW w:w="1418" w:type="dxa"/>
            <w:tcBorders>
              <w:top w:val="nil"/>
            </w:tcBorders>
          </w:tcPr>
          <w:p w14:paraId="5760C8A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circLMO7</w:t>
            </w:r>
          </w:p>
        </w:tc>
        <w:tc>
          <w:tcPr>
            <w:tcW w:w="1276" w:type="dxa"/>
            <w:tcBorders>
              <w:top w:val="nil"/>
            </w:tcBorders>
          </w:tcPr>
          <w:p w14:paraId="36FDE98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top w:val="nil"/>
            </w:tcBorders>
          </w:tcPr>
          <w:p w14:paraId="45F40754" w14:textId="09CE9C9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30a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NT2</w:t>
            </w:r>
          </w:p>
        </w:tc>
        <w:tc>
          <w:tcPr>
            <w:tcW w:w="3263" w:type="dxa"/>
            <w:tcBorders>
              <w:top w:val="nil"/>
            </w:tcBorders>
          </w:tcPr>
          <w:p w14:paraId="3DC9F8F5" w14:textId="49E490F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  <w:tcBorders>
              <w:top w:val="nil"/>
            </w:tcBorders>
          </w:tcPr>
          <w:p w14:paraId="0860A7D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Cao&lt;/Author&gt;&lt;Year&gt;2021&lt;/Year&gt;&lt;RecNum&gt;2&lt;/RecNum&gt;&lt;DisplayText&gt;&lt;style face="superscript"&gt;[145]&lt;/style&gt;&lt;/DisplayText&gt;&lt;record&gt;&lt;rec-number&gt;2&lt;/rec-number&gt;&lt;foreign-keys&gt;&lt;key app="EN" db-id="vspsvf95preteme2sd8vaapf0vexewvpvtf9" timestamp="1621089685"&gt;2&lt;/key&gt;&lt;/foreign-keys&gt;&lt;ref-type name="Journal Article"&gt;17&lt;/ref-type&gt;&lt;contributors&gt;&lt;authors&gt;&lt;author&gt;Cao, J&lt;/author&gt;&lt;author&gt;Zhang, X&lt;/author&gt;&lt;author&gt;Xu, P&lt;/author&gt;&lt;author&gt;Wang, H&lt;/author&gt;&lt;author&gt;Wang, S&lt;/author&gt;&lt;author&gt;Zhang, L&lt;/author&gt;&lt;author&gt;Li, Z&lt;/author&gt;&lt;author&gt;Xie, L&lt;/author&gt;&lt;author&gt;Sun, G&lt;/author&gt;&lt;author&gt;Xia, Y&lt;/author&gt;&lt;author&gt;Lv, J&lt;/author&gt;&lt;author&gt;Yang, J&lt;/author&gt;&lt;author&gt;Xu, Z&lt;/author&gt;&lt;/authors&gt;&lt;/contributors&gt;&lt;titles&gt;&lt;title&gt;Circular RNA circLMO7 acts as a microRNA-30a-3p sponge to promote gastric cancer progression via the WNT2/β-catenin pathway&lt;/title&gt;&lt;secondary-title&gt;Journal of experimental &amp;amp; clinical cancer research : CR&lt;/secondary-title&gt;&lt;/titles&gt;&lt;pages&gt;6&lt;/pages&gt;&lt;volume&gt;40&lt;/volume&gt;&lt;number&gt;1&lt;/number&gt;&lt;dates&gt;&lt;year&gt;2021&lt;/year&gt;&lt;/dates&gt;&lt;accession-num&gt;33397440&lt;/accession-num&gt;&lt;label&gt;7.068&lt;/label&gt;&lt;urls&gt;&lt;/urls&gt;&lt;electronic-resource-num&gt;10.1186/s13046-020-01791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22CE721" w14:textId="77777777" w:rsidTr="00641752">
        <w:tc>
          <w:tcPr>
            <w:tcW w:w="1418" w:type="dxa"/>
          </w:tcPr>
          <w:p w14:paraId="5DF535E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01829</w:t>
            </w:r>
          </w:p>
        </w:tc>
        <w:tc>
          <w:tcPr>
            <w:tcW w:w="1276" w:type="dxa"/>
          </w:tcPr>
          <w:p w14:paraId="2321352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C021F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55-5p/SMAD2</w:t>
            </w:r>
          </w:p>
        </w:tc>
        <w:tc>
          <w:tcPr>
            <w:tcW w:w="3263" w:type="dxa"/>
          </w:tcPr>
          <w:p w14:paraId="08757F32" w14:textId="00F6862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1E9D43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Niu&lt;/Author&gt;&lt;Year&gt;2020&lt;/Year&gt;&lt;RecNum&gt;465&lt;/RecNum&gt;&lt;DisplayText&gt;&lt;style face="superscript"&gt;[146]&lt;/style&gt;&lt;/DisplayText&gt;&lt;record&gt;&lt;rec-number&gt;465&lt;/rec-number&gt;&lt;foreign-keys&gt;&lt;key app="EN" db-id="dp5tteax5tpvt1e5ep1pfsx822tszee9a090" timestamp="1616236574"&gt;465&lt;/key&gt;&lt;/foreign-keys&gt;&lt;ref-type name="Journal Article"&gt;17&lt;/ref-type&gt;&lt;contributors&gt;&lt;authors&gt;&lt;author&gt;Niu, Q&lt;/author&gt;&lt;author&gt;Dong, Z&lt;/author&gt;&lt;author&gt;Liang, M&lt;/author&gt;&lt;author&gt;Luo, Y&lt;/author&gt;&lt;author&gt;Lin, H&lt;/author&gt;&lt;author&gt;Lin, M&lt;/author&gt;&lt;author&gt;Zhong, X&lt;/author&gt;&lt;author&gt;Yao, W&lt;/author&gt;&lt;author&gt;Weng, J&lt;/author&gt;&lt;author&gt;Zhou, X&lt;/author&gt;&lt;/authors&gt;&lt;/contributors&gt;&lt;titles&gt;&lt;title&gt;Circular RNA hsa_circ_0001829 promotes gastric cancer progression through miR-155-5p/SMAD2 axis&lt;/title&gt;&lt;secondary-title&gt;Journal of experimental &amp;amp; clinical cancer research : CR&lt;/secondary-title&gt;&lt;/titles&gt;&lt;periodical&gt;&lt;full-title&gt;Journal of experimental &amp;amp; clinical cancer research : CR&lt;/full-title&gt;&lt;/periodical&gt;&lt;pages&gt;280&lt;/pages&gt;&lt;volume&gt;39&lt;/volume&gt;&lt;number&gt;1&lt;/number&gt;&lt;dates&gt;&lt;year&gt;2020&lt;/year&gt;&lt;/dates&gt;&lt;accession-num&gt;33308284&lt;/accession-num&gt;&lt;label&gt;7.068&lt;/label&gt;&lt;urls&gt;&lt;/urls&gt;&lt;electronic-resource-num&gt;10.1186/s13046-020-01790-w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4D1B19F" w14:textId="77777777" w:rsidTr="00641752">
        <w:tc>
          <w:tcPr>
            <w:tcW w:w="1418" w:type="dxa"/>
          </w:tcPr>
          <w:p w14:paraId="5FAB88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CUL3</w:t>
            </w:r>
          </w:p>
        </w:tc>
        <w:tc>
          <w:tcPr>
            <w:tcW w:w="1276" w:type="dxa"/>
          </w:tcPr>
          <w:p w14:paraId="52AFA3F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7320E5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15-5p/STAT3/HK2</w:t>
            </w:r>
          </w:p>
        </w:tc>
        <w:tc>
          <w:tcPr>
            <w:tcW w:w="3263" w:type="dxa"/>
          </w:tcPr>
          <w:p w14:paraId="165D6173" w14:textId="453F891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luco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nsump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actat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duc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TP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quantity</w:t>
            </w:r>
          </w:p>
        </w:tc>
        <w:tc>
          <w:tcPr>
            <w:tcW w:w="1381" w:type="dxa"/>
          </w:tcPr>
          <w:p w14:paraId="1770289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u&lt;/Author&gt;&lt;Year&gt;2020&lt;/Year&gt;&lt;RecNum&gt;14&lt;/RecNum&gt;&lt;DisplayText&gt;&lt;style face="superscript"&gt;[147]&lt;/style&gt;&lt;/DisplayText&gt;&lt;record&gt;&lt;rec-number&gt;14&lt;/rec-number&gt;&lt;foreign-keys&gt;&lt;key app="EN" db-id="vspsvf95preteme2sd8vaapf0vexewvpvtf9" timestamp="1621089685"&gt;14&lt;/key&gt;&lt;/foreign-keys&gt;&lt;ref-type name="Journal Article"&gt;17&lt;/ref-type&gt;&lt;contributors&gt;&lt;authors&gt;&lt;author&gt;Pu, Z&lt;/author&gt;&lt;author&gt;Xu, M&lt;/author&gt;&lt;author&gt;Yuan, X&lt;/author&gt;&lt;author&gt;Xie, H&lt;/author&gt;&lt;author&gt;Zhao, J&lt;/author&gt;&lt;/authors&gt;&lt;/contributors&gt;&lt;titles&gt;&lt;title&gt;Circular RNA circCUL3 Accelerates the Warburg Effect Progression of Gastric Cancer through Regulating the STAT3/HK2 Axis&lt;/title&gt;&lt;secondary-title&gt;Molecular therapy. Nucleic acids&lt;/secondary-title&gt;&lt;/titles&gt;&lt;pages&gt;310-318&lt;/pages&gt;&lt;volume&gt;22&lt;/volume&gt;&lt;dates&gt;&lt;year&gt;2020&lt;/year&gt;&lt;/dates&gt;&lt;accession-num&gt;33230436&lt;/accession-num&gt;&lt;label&gt;7.032&lt;/label&gt;&lt;urls&gt;&lt;/urls&gt;&lt;electronic-resource-num&gt;10.1016/j.omtn.2020.08.02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F4BC482" w14:textId="77777777" w:rsidTr="00641752">
        <w:tc>
          <w:tcPr>
            <w:tcW w:w="1418" w:type="dxa"/>
          </w:tcPr>
          <w:p w14:paraId="3B9804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TMEM87A</w:t>
            </w:r>
          </w:p>
        </w:tc>
        <w:tc>
          <w:tcPr>
            <w:tcW w:w="1276" w:type="dxa"/>
          </w:tcPr>
          <w:p w14:paraId="51E886E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608D5DA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2-5p/ULK1</w:t>
            </w:r>
          </w:p>
        </w:tc>
        <w:tc>
          <w:tcPr>
            <w:tcW w:w="3263" w:type="dxa"/>
          </w:tcPr>
          <w:p w14:paraId="2A4FDAC4" w14:textId="52D3A16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5488630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17&lt;/RecNum&gt;&lt;DisplayText&gt;&lt;style face="superscript"&gt;[148]&lt;/style&gt;&lt;/DisplayText&gt;&lt;record&gt;&lt;rec-number&gt;17&lt;/rec-number&gt;&lt;foreign-keys&gt;&lt;key app="EN" db-id="vspsvf95preteme2sd8vaapf0vexewvpvtf9" timestamp="1621089685"&gt;17&lt;/key&gt;&lt;/foreign-keys&gt;&lt;ref-type name="Journal Article"&gt;17&lt;/ref-type&gt;&lt;contributors&gt;&lt;authors&gt;&lt;author&gt;Wang, H&lt;/author&gt;&lt;author&gt;Sun, G&lt;/author&gt;&lt;author&gt;Xu, P&lt;/author&gt;&lt;author&gt;Lv, J&lt;/author&gt;&lt;author&gt;Zhang, X&lt;/author&gt;&lt;author&gt;Zhang, L&lt;/author&gt;&lt;author&gt;Wang, S&lt;/author&gt;&lt;author&gt;Cao, J&lt;/author&gt;&lt;author&gt;Xia, Y&lt;/author&gt;&lt;author&gt;Xuan, Z&lt;/author&gt;&lt;author&gt;Li, B&lt;/author&gt;&lt;author&gt;Huang, X&lt;/author&gt;&lt;author&gt;Jiang, T&lt;/author&gt;&lt;author&gt;Fang, L&lt;/author&gt;&lt;author&gt;Xu, Z&lt;/author&gt;&lt;/authors&gt;&lt;/contributors&gt;&lt;titles&gt;&lt;title&gt;Circular RNA TMEM87A promotes cell proliferation and metastasis of gastric cancer by elevating ULK1 via sponging miR-142-5p&lt;/title&gt;&lt;secondary-title&gt;Journal of gastroenterology&lt;/secondary-title&gt;&lt;/titles&gt;&lt;periodical&gt;&lt;full-title&gt;Journal of Gastroenterology&lt;/full-title&gt;&lt;abbr-1&gt;J. Gastroenterol.&lt;/abbr-1&gt;&lt;abbr-2&gt;J Gastroenterol&lt;/abbr-2&gt;&lt;/periodical&gt;&lt;pages&gt;125-138&lt;/pages&gt;&lt;volume&gt;56&lt;/volume&gt;&lt;number&gt;2&lt;/number&gt;&lt;dates&gt;&lt;year&gt;2021&lt;/year&gt;&lt;/dates&gt;&lt;accession-num&gt;33155080&lt;/accession-num&gt;&lt;label&gt;6.132&lt;/label&gt;&lt;urls&gt;&lt;/urls&gt;&lt;electronic-resource-num&gt;10.1007/s00535-020-01744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B1C1389" w14:textId="77777777" w:rsidTr="00641752">
        <w:tc>
          <w:tcPr>
            <w:tcW w:w="1418" w:type="dxa"/>
          </w:tcPr>
          <w:p w14:paraId="68BE753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PTPN22</w:t>
            </w:r>
          </w:p>
        </w:tc>
        <w:tc>
          <w:tcPr>
            <w:tcW w:w="1276" w:type="dxa"/>
          </w:tcPr>
          <w:p w14:paraId="6DA3651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306B1B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3263" w:type="dxa"/>
          </w:tcPr>
          <w:p w14:paraId="17FF2B34" w14:textId="353D251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33291BC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1&lt;/Year&gt;&lt;RecNum&gt;9&lt;/RecNum&gt;&lt;DisplayText&gt;&lt;style face="superscript"&gt;[149]&lt;/style&gt;&lt;/DisplayText&gt;&lt;record&gt;&lt;rec-number&gt;9&lt;/rec-number&gt;&lt;foreign-keys&gt;&lt;key app="EN" db-id="vspsvf95preteme2sd8vaapf0vexewvpvtf9" timestamp="1621089685"&gt;9&lt;/key&gt;&lt;/foreign-keys&gt;&lt;ref-type name="Journal Article"&gt;17&lt;/ref-type&gt;&lt;contributors&gt;&lt;authors&gt;&lt;author&gt;Ma, S&lt;/author&gt;&lt;author&gt;Kong, S&lt;/author&gt;&lt;author&gt;Gu, X&lt;/author&gt;&lt;author&gt;Xu, Y&lt;/author&gt;&lt;author&gt;Tao, M&lt;/author&gt;&lt;author&gt;Shen, L&lt;/author&gt;&lt;author&gt;Shen, X&lt;/author&gt;&lt;author&gt;Ju, S&lt;/author&gt;&lt;/authors&gt;&lt;/contributors&gt;&lt;titles&gt;&lt;title&gt;As a biomarker for gastric cancer, circPTPN22 regulates the progression of gastric cancer through the EMT pathway&lt;/title&gt;&lt;secondary-title&gt;Cancer cell international&lt;/secondary-title&gt;&lt;/titles&gt;&lt;periodical&gt;&lt;full-title&gt;Cancer Cell International&lt;/full-title&gt;&lt;abbr-1&gt;Cancer Cell Int.&lt;/abbr-1&gt;&lt;abbr-2&gt;Cancer Cell Int&lt;/abbr-2&gt;&lt;/periodical&gt;&lt;pages&gt;44&lt;/pages&gt;&lt;volume&gt;21&lt;/volume&gt;&lt;number&gt;1&lt;/number&gt;&lt;dates&gt;&lt;year&gt;2021&lt;/year&gt;&lt;/dates&gt;&lt;accession-num&gt;33430866&lt;/accession-num&gt;&lt;label&gt;4.175&lt;/label&gt;&lt;urls&gt;&lt;/urls&gt;&lt;electronic-resource-num&gt;10.1186/s12935-020-01701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11668BB" w14:textId="77777777" w:rsidTr="00641752">
        <w:tc>
          <w:tcPr>
            <w:tcW w:w="1418" w:type="dxa"/>
          </w:tcPr>
          <w:p w14:paraId="0F2651F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04872</w:t>
            </w:r>
          </w:p>
        </w:tc>
        <w:tc>
          <w:tcPr>
            <w:tcW w:w="1276" w:type="dxa"/>
          </w:tcPr>
          <w:p w14:paraId="4C23AA2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0F446FB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4/Smad4/ADAR1</w:t>
            </w:r>
          </w:p>
        </w:tc>
        <w:tc>
          <w:tcPr>
            <w:tcW w:w="3263" w:type="dxa"/>
          </w:tcPr>
          <w:p w14:paraId="4F7DAFFE" w14:textId="2E0B537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23D5832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468&lt;/RecNum&gt;&lt;DisplayText&gt;&lt;style face="superscript"&gt;[150]&lt;/style&gt;&lt;/DisplayText&gt;&lt;record&gt;&lt;rec-number&gt;468&lt;/rec-number&gt;&lt;foreign-keys&gt;&lt;key app="EN" db-id="dp5tteax5tpvt1e5ep1pfsx822tszee9a090" timestamp="1616236574"&gt;468&lt;/key&gt;&lt;/foreign-keys&gt;&lt;ref-type name="Journal Article"&gt;17&lt;/ref-type&gt;&lt;contributors&gt;&lt;authors&gt;&lt;author&gt;Ma, C&lt;/author&gt;&lt;author&gt;Wang, X&lt;/author&gt;&lt;author&gt;Yang, F&lt;/author&gt;&lt;author&gt;Zang, Y&lt;/author&gt;&lt;author&gt;Liu, J&lt;/author&gt;&lt;author&gt;Wang, X&lt;/author&gt;&lt;author&gt;Xu, X&lt;/author&gt;&lt;author&gt;Li, W&lt;/author&gt;&lt;author&gt;Jia, J&lt;/author&gt;&lt;author&gt;Liu, Z&lt;/author&gt;&lt;/authors&gt;&lt;/contributors&gt;&lt;titles&gt;&lt;title&gt;Circular RNA hsa_circ_0004872 inhibits gastric cancer progression via the miR-224/Smad4/ADAR1 successive regulatory circuit&lt;/title&gt;&lt;secondary-title&gt;Molecular cancer&lt;/secondary-title&gt;&lt;/titles&gt;&lt;periodical&gt;&lt;full-title&gt;Molecular cancer&lt;/full-title&gt;&lt;/periodical&gt;&lt;pages&gt;157&lt;/pages&gt;&lt;volume&gt;19&lt;/volume&gt;&lt;number&gt;1&lt;/number&gt;&lt;dates&gt;&lt;year&gt;2020&lt;/year&gt;&lt;/dates&gt;&lt;accession-num&gt;33172486&lt;/accession-num&gt;&lt;label&gt;15.302&lt;/label&gt;&lt;urls&gt;&lt;/urls&gt;&lt;electronic-resource-num&gt;10.1186/s12943-020-01268-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F851A8F" w14:textId="77777777" w:rsidTr="00641752">
        <w:tc>
          <w:tcPr>
            <w:tcW w:w="1418" w:type="dxa"/>
          </w:tcPr>
          <w:p w14:paraId="63BCB2C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RNA_0009172</w:t>
            </w:r>
          </w:p>
        </w:tc>
        <w:tc>
          <w:tcPr>
            <w:tcW w:w="1276" w:type="dxa"/>
          </w:tcPr>
          <w:p w14:paraId="5923B5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9FA434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85-3p/NTRK3</w:t>
            </w:r>
          </w:p>
        </w:tc>
        <w:tc>
          <w:tcPr>
            <w:tcW w:w="3263" w:type="dxa"/>
          </w:tcPr>
          <w:p w14:paraId="20F34047" w14:textId="64C42B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1381" w:type="dxa"/>
          </w:tcPr>
          <w:p w14:paraId="2EF59C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54&lt;/RecNum&gt;&lt;DisplayText&gt;&lt;style face="superscript"&gt;[151]&lt;/style&gt;&lt;/DisplayText&gt;&lt;record&gt;&lt;rec-number&gt;454&lt;/rec-number&gt;&lt;foreign-keys&gt;&lt;key app="EN" db-id="dp5tteax5tpvt1e5ep1pfsx822tszee9a090" timestamp="1616236573"&gt;454&lt;/key&gt;&lt;/foreign-keys&gt;&lt;ref-type name="Journal Article"&gt;17&lt;/ref-type&gt;&lt;contributors&gt;&lt;authors&gt;&lt;author&gt;Wang, H&lt;/author&gt;&lt;author&gt;Wang, N&lt;/author&gt;&lt;author&gt;Zheng, X&lt;/author&gt;&lt;author&gt;Wu, L&lt;/author&gt;&lt;author&gt;Fan, C&lt;/author&gt;&lt;author&gt;Li, X&lt;/author&gt;&lt;author&gt;Ye, K&lt;/author&gt;&lt;author&gt;Han, S&lt;/author&gt;&lt;/authors&gt;&lt;/contributors&gt;&lt;titles&gt;&lt;title&gt;Circular RNA hsa_circ_0009172 suppresses gastric cancer by regulation of microRNA-485-3p-mediated NTRK3&lt;/title&gt;&lt;secondary-title&gt;Cancer gene therapy&lt;/secondary-title&gt;&lt;/titles&gt;&lt;periodical&gt;&lt;full-title&gt;Cancer gene therapy&lt;/full-title&gt;&lt;/periodical&gt;&lt;dates&gt;&lt;year&gt;2021&lt;/year&gt;&lt;/dates&gt;&lt;accession-num&gt;33531648&lt;/accession-num&gt;&lt;label&gt;4.534&lt;/label&gt;&lt;urls&gt;&lt;/urls&gt;&lt;electronic-resource-num&gt;10.1038/s41417-020-00280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E9CD69A" w14:textId="77777777" w:rsidTr="00641752">
        <w:tc>
          <w:tcPr>
            <w:tcW w:w="1418" w:type="dxa"/>
          </w:tcPr>
          <w:p w14:paraId="5058A14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2059</w:t>
            </w:r>
          </w:p>
        </w:tc>
        <w:tc>
          <w:tcPr>
            <w:tcW w:w="1276" w:type="dxa"/>
          </w:tcPr>
          <w:p w14:paraId="7330565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206D4C3B" w14:textId="16B129B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2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TSS1</w:t>
            </w:r>
          </w:p>
        </w:tc>
        <w:tc>
          <w:tcPr>
            <w:tcW w:w="3263" w:type="dxa"/>
          </w:tcPr>
          <w:p w14:paraId="1C123A3E" w14:textId="1638A9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1381" w:type="dxa"/>
          </w:tcPr>
          <w:p w14:paraId="025128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1&lt;/Year&gt;&lt;RecNum&gt;449&lt;/RecNum&gt;&lt;DisplayText&gt;&lt;style face="superscript"&gt;[152]&lt;/style&gt;&lt;/DisplayText&gt;&lt;record&gt;&lt;rec-number&gt;449&lt;/rec-number&gt;&lt;foreign-keys&gt;&lt;key app="EN" db-id="dp5tteax5tpvt1e5ep1pfsx822tszee9a090" timestamp="1616236573"&gt;449&lt;/key&gt;&lt;/foreign-keys&gt;&lt;ref-type name="Journal Article"&gt;17&lt;/ref-type&gt;&lt;contributors&gt;&lt;authors&gt;&lt;author&gt;Li, T&lt;/author&gt;&lt;author&gt;Zuo, X&lt;/author&gt;&lt;author&gt;Meng, X&lt;/author&gt;&lt;/authors&gt;&lt;/contributors&gt;&lt;titles&gt;&lt;title&gt;Circ_002059 suppresses cell proliferation and migration of gastric cancer via miR-182/MTSS1 axis&lt;/title&gt;&lt;secondary-title&gt;Acta biochimica et biophysica Sinica&lt;/secondary-title&gt;&lt;/titles&gt;&lt;periodical&gt;&lt;full-title&gt;Acta biochimica et biophysica Sinica&lt;/full-title&gt;&lt;/periodical&gt;&lt;dates&gt;&lt;year&gt;2021&lt;/year&gt;&lt;/dates&gt;&lt;accession-num&gt;33686422&lt;/accession-num&gt;&lt;label&gt;2.836&lt;/label&gt;&lt;urls&gt;&lt;/urls&gt;&lt;electronic-resource-num&gt;10.1093/abbs/gmab01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E2BDBB7" w14:textId="77777777" w:rsidTr="00641752">
        <w:tc>
          <w:tcPr>
            <w:tcW w:w="1418" w:type="dxa"/>
          </w:tcPr>
          <w:p w14:paraId="61E1DA7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-ITCH</w:t>
            </w:r>
          </w:p>
        </w:tc>
        <w:tc>
          <w:tcPr>
            <w:tcW w:w="1276" w:type="dxa"/>
          </w:tcPr>
          <w:p w14:paraId="3086F6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49A1D00" w14:textId="0595533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99a-5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Klotho</w:t>
            </w:r>
          </w:p>
        </w:tc>
        <w:tc>
          <w:tcPr>
            <w:tcW w:w="3263" w:type="dxa"/>
          </w:tcPr>
          <w:p w14:paraId="67575F6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1DF369B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21&lt;/RecNum&gt;&lt;DisplayText&gt;&lt;style face="superscript"&gt;[153]&lt;/style&gt;&lt;/DisplayText&gt;&lt;record&gt;&lt;rec-number&gt;21&lt;/rec-number&gt;&lt;foreign-keys&gt;&lt;key app="EN" db-id="vspsvf95preteme2sd8vaapf0vexewvpvtf9" timestamp="1621089685"&gt;21&lt;/key&gt;&lt;/foreign-keys&gt;&lt;ref-type name="Journal Article"&gt;17&lt;/ref-type&gt;&lt;contributors&gt;&lt;authors&gt;&lt;author&gt;Wang, Y&lt;/author&gt;&lt;author&gt;Wang, H&lt;/author&gt;&lt;author&gt;Zheng, R&lt;/author&gt;&lt;author&gt;Wu, P&lt;/author&gt;&lt;author&gt;Sun, Z&lt;/author&gt;&lt;author&gt;Chen, J&lt;/author&gt;&lt;author&gt;Zhang, L&lt;/author&gt;&lt;author&gt;Zhang, C&lt;/author&gt;&lt;author&gt;Qian, H&lt;/author&gt;&lt;author&gt;Jiang, J&lt;/author&gt;&lt;author&gt;Xu, W&lt;/author&gt;&lt;/authors&gt;&lt;/contributors&gt;&lt;titles&gt;&lt;title&gt;Circular RNA ITCH suppresses metastasis of gastric cancer via regulating miR-199a-5p/Klotho axis&lt;/title&gt;&lt;secondary-title&gt;Cell cycle (Georgetown, Tex.)&lt;/secondary-title&gt;&lt;/titles&gt;&lt;pages&gt;1-15&lt;/pages&gt;&lt;dates&gt;&lt;year&gt;2021&lt;/year&gt;&lt;/dates&gt;&lt;accession-num&gt;33499704&lt;/accession-num&gt;&lt;label&gt;3.699&lt;/label&gt;&lt;urls&gt;&lt;/urls&gt;&lt;electronic-resource-num&gt;10.1080/15384101.2021.187832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75EAD0" w14:textId="77777777" w:rsidTr="00641752">
        <w:tc>
          <w:tcPr>
            <w:tcW w:w="1418" w:type="dxa"/>
          </w:tcPr>
          <w:p w14:paraId="1398B8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CUL2</w:t>
            </w:r>
          </w:p>
        </w:tc>
        <w:tc>
          <w:tcPr>
            <w:tcW w:w="1276" w:type="dxa"/>
          </w:tcPr>
          <w:p w14:paraId="64E9CE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789A5459" w14:textId="322F276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2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ROCK2</w:t>
            </w:r>
          </w:p>
        </w:tc>
        <w:tc>
          <w:tcPr>
            <w:tcW w:w="3263" w:type="dxa"/>
          </w:tcPr>
          <w:p w14:paraId="53A2D823" w14:textId="3FEECE5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ransform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294A8F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eng&lt;/Author&gt;&lt;Year&gt;2020&lt;/Year&gt;&lt;RecNum&gt;13&lt;/RecNum&gt;&lt;DisplayText&gt;&lt;style face="superscript"&gt;[154]&lt;/style&gt;&lt;/DisplayText&gt;&lt;record&gt;&lt;rec-number&gt;13&lt;/rec-number&gt;&lt;foreign-keys&gt;&lt;key app="EN" db-id="vspsvf95preteme2sd8vaapf0vexewvpvtf9" timestamp="1621089685"&gt;13&lt;/key&gt;&lt;/foreign-keys&gt;&lt;ref-type name="Journal Article"&gt;17&lt;/ref-type&gt;&lt;contributors&gt;&lt;authors&gt;&lt;author&gt;Peng, L&lt;/author&gt;&lt;author&gt;Sang, H&lt;/author&gt;&lt;author&gt;Wei, S&lt;/author&gt;&lt;author&gt;Li, Y&lt;/author&gt;&lt;author&gt;Jin, D&lt;/author&gt;&lt;author&gt;Zhu, X&lt;/author&gt;&lt;author&gt;Li, X&lt;/author&gt;&lt;author&gt;Dang, Y&lt;/author&gt;&lt;author&gt;Zhang, G&lt;/author&gt;&lt;/authors&gt;&lt;/contributors&gt;&lt;titles&gt;&lt;title&gt;circCUL2 regulates gastric cancer malignant transformation and cisplatin resistance by modulating autophagy activation via miR-142-3p/ROCK2&lt;/title&gt;&lt;secondary-title&gt;Molecular cancer&lt;/secondary-title&gt;&lt;/titles&gt;&lt;periodical&gt;&lt;full-title&gt;Molecular Cancer&lt;/full-title&gt;&lt;abbr-1&gt;Mol. Cancer&lt;/abbr-1&gt;&lt;abbr-2&gt;Mol Cancer&lt;/abbr-2&gt;&lt;/periodical&gt;&lt;pages&gt;156&lt;/pages&gt;&lt;volume&gt;19&lt;/volume&gt;&lt;number&gt;1&lt;/number&gt;&lt;dates&gt;&lt;year&gt;2020&lt;/year&gt;&lt;/dates&gt;&lt;accession-num&gt;33153478&lt;/accession-num&gt;&lt;label&gt;15.302&lt;/label&gt;&lt;urls&gt;&lt;/urls&gt;&lt;electronic-resource-num&gt;10.1186/s12943-020-01270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29"/>
    </w:tbl>
    <w:p w14:paraId="0B073BF2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2F935C33" w14:textId="04DF37F0" w:rsidR="00637872" w:rsidRPr="00641752" w:rsidRDefault="0064175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>
        <w:rPr>
          <w:rFonts w:ascii="Book Antiqua" w:hAnsi="Book Antiqua"/>
          <w:b/>
          <w:bCs/>
          <w:color w:val="000000" w:themeColor="text1"/>
        </w:rPr>
        <w:lastRenderedPageBreak/>
        <w:t xml:space="preserve">Table 4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xamples</w:t>
      </w:r>
      <w:r>
        <w:rPr>
          <w:rFonts w:ascii="Book Antiqua" w:hAnsi="Book Antiqua"/>
          <w:b/>
          <w:bCs/>
          <w:color w:val="000000" w:themeColor="text1"/>
        </w:rPr>
        <w:t xml:space="preserve"> of biomarkers in gastric cancer</w:t>
      </w:r>
    </w:p>
    <w:tbl>
      <w:tblPr>
        <w:tblW w:w="988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06"/>
        <w:gridCol w:w="2463"/>
        <w:gridCol w:w="5184"/>
        <w:gridCol w:w="736"/>
      </w:tblGrid>
      <w:tr w:rsidR="00641752" w:rsidRPr="00641752" w14:paraId="2DA7A44F" w14:textId="77777777" w:rsidTr="001B1B7D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</w:tcPr>
          <w:p w14:paraId="4344ED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30" w:name="OLE_LINK16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Genes</w:t>
            </w:r>
          </w:p>
        </w:tc>
        <w:tc>
          <w:tcPr>
            <w:tcW w:w="2463" w:type="dxa"/>
            <w:tcBorders>
              <w:top w:val="single" w:sz="4" w:space="0" w:color="auto"/>
              <w:bottom w:val="single" w:sz="4" w:space="0" w:color="auto"/>
            </w:tcBorders>
          </w:tcPr>
          <w:p w14:paraId="465B844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Purpose</w:t>
            </w:r>
          </w:p>
        </w:tc>
        <w:tc>
          <w:tcPr>
            <w:tcW w:w="5184" w:type="dxa"/>
            <w:tcBorders>
              <w:top w:val="single" w:sz="4" w:space="0" w:color="auto"/>
              <w:bottom w:val="single" w:sz="4" w:space="0" w:color="auto"/>
            </w:tcBorders>
          </w:tcPr>
          <w:p w14:paraId="3FEDBFF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indings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</w:tcPr>
          <w:p w14:paraId="1EEAB828" w14:textId="54FA8C6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3E61ED04" w14:textId="77777777" w:rsidTr="001B1B7D">
        <w:tc>
          <w:tcPr>
            <w:tcW w:w="1506" w:type="dxa"/>
            <w:tcBorders>
              <w:top w:val="single" w:sz="4" w:space="0" w:color="auto"/>
            </w:tcBorders>
          </w:tcPr>
          <w:p w14:paraId="135733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UNX3</w:t>
            </w:r>
          </w:p>
        </w:tc>
        <w:tc>
          <w:tcPr>
            <w:tcW w:w="2463" w:type="dxa"/>
            <w:tcBorders>
              <w:top w:val="single" w:sz="4" w:space="0" w:color="auto"/>
            </w:tcBorders>
          </w:tcPr>
          <w:p w14:paraId="134C9212" w14:textId="7695A4B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  <w:tcBorders>
              <w:top w:val="single" w:sz="4" w:space="0" w:color="auto"/>
            </w:tcBorders>
          </w:tcPr>
          <w:p w14:paraId="7B8C74CF" w14:textId="72927F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ive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36" w:type="dxa"/>
            <w:tcBorders>
              <w:top w:val="single" w:sz="4" w:space="0" w:color="auto"/>
            </w:tcBorders>
          </w:tcPr>
          <w:p w14:paraId="566A12D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akakura&lt;/Author&gt;&lt;Year&gt;2009&lt;/Year&gt;&lt;RecNum&gt;699&lt;/RecNum&gt;&lt;DisplayText&gt;&lt;style face="superscript"&gt;[155]&lt;/style&gt;&lt;/DisplayText&gt;&lt;record&gt;&lt;rec-number&gt;699&lt;/rec-number&gt;&lt;foreign-keys&gt;&lt;key app="EN" db-id="dp5tteax5tpvt1e5ep1pfsx822tszee9a090" timestamp="1616242780"&gt;699&lt;/key&gt;&lt;/foreign-keys&gt;&lt;ref-type name="Journal Article"&gt;17&lt;/ref-type&gt;&lt;contributors&gt;&lt;authors&gt;&lt;author&gt;Sakakura, C&lt;/author&gt;&lt;author&gt;Hamada, T&lt;/author&gt;&lt;author&gt;Miyagawa, K&lt;/author&gt;&lt;author&gt;Nishio, M&lt;/author&gt;&lt;author&gt;Miyashita, A&lt;/author&gt;&lt;author&gt;Nagata, H&lt;/author&gt;&lt;author&gt;Ida, H&lt;/author&gt;&lt;author&gt;Yazumi, S&lt;/author&gt;&lt;author&gt;Otsuji, E&lt;/author&gt;&lt;author&gt;Chiba, T&lt;/author&gt;&lt;author&gt;Ito, K&lt;/author&gt;&lt;author&gt;Ito, Y&lt;/author&gt;&lt;/authors&gt;&lt;/contributors&gt;&lt;titles&gt;&lt;title&gt;Quantitative analysis of tumor-derived methylated RUNX3 sequences in the serum of gastric cancer patients&lt;/title&gt;&lt;secondary-title&gt;Anticancer research&lt;/secondary-title&gt;&lt;/titles&gt;&lt;periodical&gt;&lt;full-title&gt;Anticancer Research&lt;/full-title&gt;&lt;abbr-1&gt;Anticancer Res.&lt;/abbr-1&gt;&lt;abbr-2&gt;Anticancer Res&lt;/abbr-2&gt;&lt;/periodical&gt;&lt;pages&gt;2619-25&lt;/pages&gt;&lt;volume&gt;29&lt;/volume&gt;&lt;number&gt;7&lt;/number&gt;&lt;dates&gt;&lt;year&gt;2009&lt;/year&gt;&lt;/dates&gt;&lt;accession-num&gt;19596937&lt;/accession-num&gt;&lt;label&gt;1.994&lt;/label&gt;&lt;urls&gt;&lt;/urls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CF1D4D0" w14:textId="77777777" w:rsidTr="001B1B7D">
        <w:tc>
          <w:tcPr>
            <w:tcW w:w="1506" w:type="dxa"/>
          </w:tcPr>
          <w:p w14:paraId="4DCE98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LH1</w:t>
            </w:r>
          </w:p>
        </w:tc>
        <w:tc>
          <w:tcPr>
            <w:tcW w:w="2463" w:type="dxa"/>
          </w:tcPr>
          <w:p w14:paraId="09C33595" w14:textId="574827F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20EB52B9" w14:textId="28C5957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</w:t>
            </w:r>
          </w:p>
        </w:tc>
        <w:tc>
          <w:tcPr>
            <w:tcW w:w="736" w:type="dxa"/>
          </w:tcPr>
          <w:p w14:paraId="7ED1428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lesnikova&lt;/Author&gt;&lt;Year&gt;2008&lt;/Year&gt;&lt;RecNum&gt;700&lt;/RecNum&gt;&lt;DisplayText&gt;&lt;style face="superscript"&gt;[156]&lt;/style&gt;&lt;/DisplayText&gt;&lt;record&gt;&lt;rec-number&gt;700&lt;/rec-number&gt;&lt;foreign-keys&gt;&lt;key app="EN" db-id="dp5tteax5tpvt1e5ep1pfsx822tszee9a090" timestamp="1616242780"&gt;700&lt;/key&gt;&lt;/foreign-keys&gt;&lt;ref-type name="Journal Article"&gt;17&lt;/ref-type&gt;&lt;contributors&gt;&lt;authors&gt;&lt;author&gt;Kolesnikova, EV&lt;/author&gt;&lt;author&gt;Tamkovich, SN&lt;/author&gt;&lt;author&gt;Bryzgunova, OE&lt;/author&gt;&lt;author&gt;Shelestyuk, PI&lt;/author&gt;&lt;author&gt;Permyakova, VI&lt;/author&gt;&lt;author&gt;Vlassov, VV&lt;/author&gt;&lt;author&gt;Tuzikov, AS&lt;/author&gt;&lt;author&gt;Laktionov, PP&lt;/author&gt;&lt;author&gt;Rykova, EY&lt;/author&gt;&lt;/authors&gt;&lt;/contributors&gt;&lt;titles&gt;&lt;title&gt;Circulating DNA in the blood of gastric cancer patient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26-31&lt;/pages&gt;&lt;volume&gt;1137&lt;/volume&gt;&lt;dates&gt;&lt;year&gt;2008&lt;/year&gt;&lt;/dates&gt;&lt;accession-num&gt;18837952&lt;/accession-num&gt;&lt;label&gt;4.728&lt;/label&gt;&lt;urls&gt;&lt;/urls&gt;&lt;electronic-resource-num&gt;10.1196/annals.1448.00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E6927BE" w14:textId="77777777" w:rsidTr="001B1B7D">
        <w:tc>
          <w:tcPr>
            <w:tcW w:w="1506" w:type="dxa"/>
          </w:tcPr>
          <w:p w14:paraId="247E0A0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ASSF1A</w:t>
            </w:r>
          </w:p>
        </w:tc>
        <w:tc>
          <w:tcPr>
            <w:tcW w:w="2463" w:type="dxa"/>
          </w:tcPr>
          <w:p w14:paraId="1252850F" w14:textId="33FBE6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02C748E0" w14:textId="0E7A428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dvanc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ymp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d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ositivity</w:t>
            </w:r>
          </w:p>
        </w:tc>
        <w:tc>
          <w:tcPr>
            <w:tcW w:w="736" w:type="dxa"/>
          </w:tcPr>
          <w:p w14:paraId="3243643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imson&lt;/Author&gt;&lt;Year&gt;2016&lt;/Year&gt;&lt;RecNum&gt;698&lt;/RecNum&gt;&lt;DisplayText&gt;&lt;style face="superscript"&gt;[157]&lt;/style&gt;&lt;/DisplayText&gt;&lt;record&gt;&lt;rec-number&gt;698&lt;/rec-number&gt;&lt;foreign-keys&gt;&lt;key app="EN" db-id="dp5tteax5tpvt1e5ep1pfsx822tszee9a090" timestamp="1616242780"&gt;698&lt;/key&gt;&lt;/foreign-keys&gt;&lt;ref-type name="Journal Article"&gt;17&lt;/ref-type&gt;&lt;contributors&gt;&lt;authors&gt;&lt;author&gt;Pimson, C&lt;/author&gt;&lt;author&gt;Ekalaksananan, T&lt;/author&gt;&lt;author&gt;Pientong, C&lt;/author&gt;&lt;author&gt;Promthet, S&lt;/author&gt;&lt;author&gt;Putthanachote, N&lt;/author&gt;&lt;author&gt;Suwanrungruang, K&lt;/author&gt;&lt;author&gt;Wiangnon, S&lt;/author&gt;&lt;/authors&gt;&lt;/contributors&gt;&lt;titles&gt;&lt;title&gt;Aberrant methylation of PCDH10 and RASSF1A genes in blood samples for non-invasive diagnosis and prognostic assessment of gastric cancer&lt;/title&gt;&lt;secondary-title&gt;PeerJ&lt;/secondary-title&gt;&lt;/titles&gt;&lt;pages&gt;e2112&lt;/pages&gt;&lt;volume&gt;4&lt;/volume&gt;&lt;dates&gt;&lt;year&gt;2016&lt;/year&gt;&lt;/dates&gt;&lt;accession-num&gt;27330867&lt;/accession-num&gt;&lt;label&gt;2.379&lt;/label&gt;&lt;urls&gt;&lt;/urls&gt;&lt;electronic-resource-num&gt;10.7717/peerj.211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E1E365A" w14:textId="77777777" w:rsidTr="001B1B7D">
        <w:tc>
          <w:tcPr>
            <w:tcW w:w="1506" w:type="dxa"/>
          </w:tcPr>
          <w:p w14:paraId="03267B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GMT</w:t>
            </w:r>
          </w:p>
        </w:tc>
        <w:tc>
          <w:tcPr>
            <w:tcW w:w="2463" w:type="dxa"/>
          </w:tcPr>
          <w:p w14:paraId="76611CD5" w14:textId="6A8F13F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1" w:name="OLE_LINK58"/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  <w:bookmarkEnd w:id="31"/>
          </w:p>
        </w:tc>
        <w:tc>
          <w:tcPr>
            <w:tcW w:w="5184" w:type="dxa"/>
          </w:tcPr>
          <w:p w14:paraId="069C1FAE" w14:textId="7D35E43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istan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36" w:type="dxa"/>
          </w:tcPr>
          <w:p w14:paraId="2E7809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lesnikova&lt;/Author&gt;&lt;Year&gt;2008&lt;/Year&gt;&lt;RecNum&gt;700&lt;/RecNum&gt;&lt;DisplayText&gt;&lt;style face="superscript"&gt;[156]&lt;/style&gt;&lt;/DisplayText&gt;&lt;record&gt;&lt;rec-number&gt;700&lt;/rec-number&gt;&lt;foreign-keys&gt;&lt;key app="EN" db-id="dp5tteax5tpvt1e5ep1pfsx822tszee9a090" timestamp="1616242780"&gt;700&lt;/key&gt;&lt;/foreign-keys&gt;&lt;ref-type name="Journal Article"&gt;17&lt;/ref-type&gt;&lt;contributors&gt;&lt;authors&gt;&lt;author&gt;Kolesnikova, EV&lt;/author&gt;&lt;author&gt;Tamkovich, SN&lt;/author&gt;&lt;author&gt;Bryzgunova, OE&lt;/author&gt;&lt;author&gt;Shelestyuk, PI&lt;/author&gt;&lt;author&gt;Permyakova, VI&lt;/author&gt;&lt;author&gt;Vlassov, VV&lt;/author&gt;&lt;author&gt;Tuzikov, AS&lt;/author&gt;&lt;author&gt;Laktionov, PP&lt;/author&gt;&lt;author&gt;Rykova, EY&lt;/author&gt;&lt;/authors&gt;&lt;/contributors&gt;&lt;titles&gt;&lt;title&gt;Circulating DNA in the blood of gastric cancer patient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26-31&lt;/pages&gt;&lt;volume&gt;1137&lt;/volume&gt;&lt;dates&gt;&lt;year&gt;2008&lt;/year&gt;&lt;/dates&gt;&lt;accession-num&gt;18837952&lt;/accession-num&gt;&lt;label&gt;4.728&lt;/label&gt;&lt;urls&gt;&lt;/urls&gt;&lt;electronic-resource-num&gt;10.1196/annals.1448.00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C047ABD" w14:textId="77777777" w:rsidTr="001B1B7D">
        <w:tc>
          <w:tcPr>
            <w:tcW w:w="1506" w:type="dxa"/>
          </w:tcPr>
          <w:p w14:paraId="7817EB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ANOS1</w:t>
            </w:r>
          </w:p>
        </w:tc>
        <w:tc>
          <w:tcPr>
            <w:tcW w:w="2463" w:type="dxa"/>
          </w:tcPr>
          <w:p w14:paraId="48BF8C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5184" w:type="dxa"/>
          </w:tcPr>
          <w:p w14:paraId="777BB61F" w14:textId="514C877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2" w:name="OLE_LINK56"/>
            <w:bookmarkStart w:id="33" w:name="OLE_LINK57"/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2"/>
            <w:bookmarkEnd w:id="33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736" w:type="dxa"/>
          </w:tcPr>
          <w:p w14:paraId="6006B2C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anda&lt;/Author&gt;&lt;Year&gt;2020&lt;/Year&gt;&lt;RecNum&gt;168&lt;/RecNum&gt;&lt;DisplayText&gt;&lt;style face="superscript"&gt;[158]&lt;/style&gt;&lt;/DisplayText&gt;&lt;record&gt;&lt;rec-number&gt;168&lt;/rec-number&gt;&lt;foreign-keys&gt;&lt;key app="EN" db-id="vspsvf95preteme2sd8vaapf0vexewvpvtf9" timestamp="1621090063"&gt;168&lt;/key&gt;&lt;/foreign-keys&gt;&lt;ref-type name="Journal Article"&gt;17&lt;/ref-type&gt;&lt;contributors&gt;&lt;authors&gt;&lt;author&gt;Kanda, M&lt;/author&gt;&lt;author&gt;Suh, YS&lt;/author&gt;&lt;author&gt;Park, DJ&lt;/author&gt;&lt;author&gt;Tanaka, C&lt;/author&gt;&lt;author&gt;Ahn, SH&lt;/author&gt;&lt;author&gt;Kong, SH&lt;/author&gt;&lt;author&gt;Lee, HJ&lt;/author&gt;&lt;author&gt;Kobayashi, D&lt;/author&gt;&lt;author&gt;Fujiwara, M&lt;/author&gt;&lt;author&gt;Shimada, H&lt;/author&gt;&lt;author&gt;Cho, B&lt;/author&gt;&lt;author&gt;Murotani, K&lt;/author&gt;&lt;author&gt;Kim, HH&lt;/author&gt;&lt;author&gt;Yang, HK&lt;/author&gt;&lt;author&gt;Kodera, Y&lt;/author&gt;&lt;/authors&gt;&lt;/contributors&gt;&lt;titles&gt;&lt;title&gt;Serum levels of ANOS1 serve as a diagnostic biomarker of gastric cancer: a prospective multicenter observational study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203-211&lt;/pages&gt;&lt;volume&gt;23&lt;/volume&gt;&lt;number&gt;2&lt;/number&gt;&lt;dates&gt;&lt;year&gt;2020&lt;/year&gt;&lt;/dates&gt;&lt;accession-num&gt;31377880&lt;/accession-num&gt;&lt;label&gt;7.088&lt;/label&gt;&lt;urls&gt;&lt;/urls&gt;&lt;electronic-resource-num&gt;10.1007/s10120-019-00995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50C6C6C" w14:textId="77777777" w:rsidTr="001B1B7D">
        <w:tc>
          <w:tcPr>
            <w:tcW w:w="1506" w:type="dxa"/>
          </w:tcPr>
          <w:p w14:paraId="52E5A2B0" w14:textId="25976588" w:rsidR="00637872" w:rsidRPr="00641752" w:rsidRDefault="00821837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PRML</w:t>
            </w:r>
          </w:p>
        </w:tc>
        <w:tc>
          <w:tcPr>
            <w:tcW w:w="2463" w:type="dxa"/>
          </w:tcPr>
          <w:p w14:paraId="4E9F27B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4AC32890" w14:textId="45CB41B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urvival</w:t>
            </w:r>
          </w:p>
        </w:tc>
        <w:tc>
          <w:tcPr>
            <w:tcW w:w="736" w:type="dxa"/>
          </w:tcPr>
          <w:p w14:paraId="3BF8060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i&lt;/Author&gt;&lt;Year&gt;2020&lt;/Year&gt;&lt;RecNum&gt;174&lt;/RecNum&gt;&lt;DisplayText&gt;&lt;style face="superscript"&gt;[159]&lt;/style&gt;&lt;/DisplayText&gt;&lt;record&gt;&lt;rec-number&gt;174&lt;/rec-number&gt;&lt;foreign-keys&gt;&lt;key app="EN" db-id="vspsvf95preteme2sd8vaapf0vexewvpvtf9" timestamp="1621090063"&gt;174&lt;/key&gt;&lt;/foreign-keys&gt;&lt;ref-type name="Journal Article"&gt;17&lt;/ref-type&gt;&lt;contributors&gt;&lt;authors&gt;&lt;author&gt;Zhai, S&lt;/author&gt;&lt;author&gt;Lin, S&lt;/author&gt;&lt;author&gt;Lin, Z&lt;/author&gt;&lt;author&gt;Xu, J&lt;/author&gt;&lt;author&gt;Ji, T&lt;/author&gt;&lt;author&gt;Chen, K&lt;/author&gt;&lt;author&gt;Wu, K&lt;/author&gt;&lt;author&gt;Liu, H&lt;/author&gt;&lt;author&gt;Ying, H&lt;/author&gt;&lt;author&gt;Fei, W&lt;/author&gt;&lt;author&gt;Wang, J&lt;/author&gt;&lt;author&gt;Fu, G&lt;/author&gt;&lt;author&gt;Wang, Y&lt;/author&gt;&lt;author&gt;Hu, X&lt;/author&gt;&lt;author&gt;Cai, X&lt;/author&gt;&lt;/authors&gt;&lt;/contributors&gt;&lt;titles&gt;&lt;title&gt;eIF4EBP3 was downregulated by methylation and acted as a tumor suppressor by targeting eIF4E/β-catenin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483-496&lt;/pages&gt;&lt;volume&gt;23&lt;/volume&gt;&lt;number&gt;3&lt;/number&gt;&lt;dates&gt;&lt;year&gt;2020&lt;/year&gt;&lt;/dates&gt;&lt;accession-num&gt;31853750&lt;/accession-num&gt;&lt;label&gt;7.088&lt;/label&gt;&lt;urls&gt;&lt;/urls&gt;&lt;electronic-resource-num&gt;10.1007/s10120-019-01030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27BE2CC" w14:textId="77777777" w:rsidTr="001B1B7D">
        <w:tc>
          <w:tcPr>
            <w:tcW w:w="1506" w:type="dxa"/>
          </w:tcPr>
          <w:p w14:paraId="38A84D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CTD-2510F5.4</w:t>
            </w:r>
          </w:p>
        </w:tc>
        <w:tc>
          <w:tcPr>
            <w:tcW w:w="2463" w:type="dxa"/>
          </w:tcPr>
          <w:p w14:paraId="2BAAED5A" w14:textId="0B659E1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57604FC3" w14:textId="06D4433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bookmarkStart w:id="34" w:name="OLE_LINK59"/>
            <w:bookmarkStart w:id="35" w:name="OLE_LINK60"/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4"/>
            <w:bookmarkEnd w:id="35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linicopathologic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lassific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urvival</w:t>
            </w:r>
          </w:p>
        </w:tc>
        <w:tc>
          <w:tcPr>
            <w:tcW w:w="736" w:type="dxa"/>
          </w:tcPr>
          <w:p w14:paraId="24E0E34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19&lt;/Year&gt;&lt;RecNum&gt;172&lt;/RecNum&gt;&lt;DisplayText&gt;&lt;style face="superscript"&gt;[160]&lt;/style&gt;&lt;/DisplayText&gt;&lt;record&gt;&lt;rec-number&gt;172&lt;/rec-number&gt;&lt;foreign-keys&gt;&lt;key app="EN" db-id="vspsvf95preteme2sd8vaapf0vexewvpvtf9" timestamp="1621090063"&gt;172&lt;/key&gt;&lt;/foreign-keys&gt;&lt;ref-type name="Journal Article"&gt;17&lt;/ref-type&gt;&lt;contributors&gt;&lt;authors&gt;&lt;author&gt;Wang, Z&lt;/author&gt;&lt;author&gt;Qin, B&lt;/author&gt;&lt;/authors&gt;&lt;/contributors&gt;&lt;titles&gt;&lt;title&gt;Prognostic and clinicopathological significance of long noncoding RNA CTD-2510F5.4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692-704&lt;/pages&gt;&lt;volume&gt;22&lt;/volume&gt;&lt;number&gt;4&lt;/number&gt;&lt;dates&gt;&lt;year&gt;2019&lt;/year&gt;&lt;/dates&gt;&lt;accession-num&gt;30560474&lt;/accession-num&gt;&lt;label&gt;7.088&lt;/label&gt;&lt;urls&gt;&lt;/urls&gt;&lt;electronic-resource-num&gt;10.1007/s10120-018-00911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ACE3340" w14:textId="77777777" w:rsidTr="001B1B7D">
        <w:tc>
          <w:tcPr>
            <w:tcW w:w="1506" w:type="dxa"/>
          </w:tcPr>
          <w:p w14:paraId="45B89B4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lncRNA-GC1</w:t>
            </w:r>
          </w:p>
        </w:tc>
        <w:tc>
          <w:tcPr>
            <w:tcW w:w="2463" w:type="dxa"/>
          </w:tcPr>
          <w:p w14:paraId="562AC8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5184" w:type="dxa"/>
          </w:tcPr>
          <w:p w14:paraId="424B0282" w14:textId="6917CD0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ulating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exosomal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eve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ar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tec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ise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736" w:type="dxa"/>
          </w:tcPr>
          <w:p w14:paraId="52ABFB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Guo&lt;/Author&gt;&lt;Year&gt;2020&lt;/Year&gt;&lt;RecNum&gt;167&lt;/RecNum&gt;&lt;DisplayText&gt;&lt;style face="superscript"&gt;[161]&lt;/style&gt;&lt;/DisplayText&gt;&lt;record&gt;&lt;rec-number&gt;167&lt;/rec-number&gt;&lt;foreign-keys&gt;&lt;key app="EN" db-id="vspsvf95preteme2sd8vaapf0vexewvpvtf9" timestamp="1621090063"&gt;167&lt;/key&gt;&lt;/foreign-keys&gt;&lt;ref-type name="Journal Article"&gt;17&lt;/ref-type&gt;&lt;contributors&gt;&lt;authors&gt;&lt;author&gt;Guo, X&lt;/author&gt;&lt;author&gt;Lv, X&lt;/author&gt;&lt;author&gt;Ru, Y&lt;/author&gt;&lt;author&gt;Zhou, F&lt;/author&gt;&lt;author&gt;Wang, N&lt;/author&gt;&lt;author&gt;Xi, H&lt;/author&gt;&lt;author&gt;Zhang, K&lt;/author&gt;&lt;author&gt;Li, J&lt;/author&gt;&lt;author&gt;Chang, R&lt;/author&gt;&lt;author&gt;Xie, T&lt;/author&gt;&lt;author&gt;Wang, X&lt;/author&gt;&lt;author&gt;Li, B&lt;/author&gt;&lt;author&gt;Chen, Y&lt;/author&gt;&lt;author&gt;Yang, Y&lt;/author&gt;&lt;author&gt;Chen, L&lt;/author&gt;&lt;author&gt;Chen, L&lt;/author&gt;&lt;/authors&gt;&lt;/contributors&gt;&lt;titles&gt;&lt;title&gt;Circulating Exosomal Gastric Cancer-Associated Long Noncoding RNA1 as a Biomarker for Early Detection and Monitoring Progression of Gastric Cancer: A Multiphase Study&lt;/title&gt;&lt;secondary-title&gt;JAMA surgery&lt;/secondary-title&gt;&lt;/titles&gt;&lt;pages&gt;572-579&lt;/pages&gt;&lt;volume&gt;155&lt;/volume&gt;&lt;number&gt;7&lt;/number&gt;&lt;dates&gt;&lt;year&gt;2020&lt;/year&gt;&lt;/dates&gt;&lt;accession-num&gt;32520332&lt;/accession-num&gt;&lt;label&gt;13.625&lt;/label&gt;&lt;urls&gt;&lt;/urls&gt;&lt;electronic-resource-num&gt;10.1001/jamasurg.2020.113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723A7D3" w14:textId="77777777" w:rsidTr="001B1B7D">
        <w:tc>
          <w:tcPr>
            <w:tcW w:w="1506" w:type="dxa"/>
          </w:tcPr>
          <w:p w14:paraId="4390E74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esothelin</w:t>
            </w:r>
          </w:p>
        </w:tc>
        <w:tc>
          <w:tcPr>
            <w:tcW w:w="2463" w:type="dxa"/>
          </w:tcPr>
          <w:p w14:paraId="290678F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5184" w:type="dxa"/>
          </w:tcPr>
          <w:p w14:paraId="785CAA6C" w14:textId="79B550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eritone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Recurrence</w:t>
            </w:r>
          </w:p>
        </w:tc>
        <w:tc>
          <w:tcPr>
            <w:tcW w:w="736" w:type="dxa"/>
          </w:tcPr>
          <w:p w14:paraId="1602DE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n&lt;/Author&gt;&lt;Year&gt;2019&lt;/Year&gt;&lt;RecNum&gt;171&lt;/RecNum&gt;&lt;DisplayText&gt;&lt;style face="superscript"&gt;[162]&lt;/style&gt;&lt;/DisplayText&gt;&lt;record&gt;&lt;rec-number&gt;171&lt;/rec-number&gt;&lt;foreign-keys&gt;&lt;key app="EN" db-id="vspsvf95preteme2sd8vaapf0vexewvpvtf9" timestamp="1621090063"&gt;171&lt;/key&gt;&lt;/foreign-keys&gt;&lt;ref-type name="Journal Article"&gt;17&lt;/ref-type&gt;&lt;contributors&gt;&lt;authors&gt;&lt;author&gt;Shin, SJ&lt;/author&gt;&lt;author&gt;Park, S&lt;/author&gt;&lt;author&gt;Kim, MH&lt;/author&gt;&lt;author&gt;Nam, CM&lt;/author&gt;&lt;author&gt;Kim, H&lt;/author&gt;&lt;author&gt;Choi, YY&lt;/author&gt;&lt;author&gt;Jung, MK&lt;/author&gt;&lt;author&gt;Choi, HJ&lt;/author&gt;&lt;author&gt;Rha, SY&lt;/author&gt;&lt;author&gt;Chung, HC&lt;/author&gt;&lt;/authors&gt;&lt;/contributors&gt;&lt;titles&gt;&lt;title&gt;Mesothelin Expression Is a Predictive Factor for Peritoneal Recurrence in Curatively Resected Stage III Gastric Cancer&lt;/title&gt;&lt;secondary-title&gt;The oncologist&lt;/secondary-title&gt;&lt;/titles&gt;&lt;pages&gt;e1108-e1114&lt;/pages&gt;&lt;volume&gt;24&lt;/volume&gt;&lt;number&gt;11&lt;/number&gt;&lt;dates&gt;&lt;year&gt;2019&lt;/year&gt;&lt;/dates&gt;&lt;accession-num&gt;31015316&lt;/accession-num&gt;&lt;label&gt;5.025&lt;/label&gt;&lt;urls&gt;&lt;/urls&gt;&lt;electronic-resource-num&gt;10.1634/theoncologist.2018-089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6659F4F" w14:textId="77777777" w:rsidTr="001B1B7D">
        <w:tc>
          <w:tcPr>
            <w:tcW w:w="1506" w:type="dxa"/>
          </w:tcPr>
          <w:p w14:paraId="7B88700B" w14:textId="77777777" w:rsidR="00BC7521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iR-</w:t>
            </w:r>
            <w:r w:rsidR="00BC7521"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379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-5p</w:t>
            </w:r>
          </w:p>
          <w:p w14:paraId="7DE9FB40" w14:textId="6BE2EC19" w:rsidR="00BC7521" w:rsidRPr="00641752" w:rsidRDefault="00BC7521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iR-</w:t>
            </w:r>
            <w:r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410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-</w:t>
            </w:r>
            <w:r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3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p</w:t>
            </w:r>
          </w:p>
        </w:tc>
        <w:tc>
          <w:tcPr>
            <w:tcW w:w="2463" w:type="dxa"/>
          </w:tcPr>
          <w:p w14:paraId="1458CF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2E2C5198" w14:textId="156E1E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6" w:name="OLE_LINK61"/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6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36" w:type="dxa"/>
          </w:tcPr>
          <w:p w14:paraId="7543000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&lt;/Author&gt;&lt;Year&gt;2019&lt;/Year&gt;&lt;RecNum&gt;173&lt;/RecNum&gt;&lt;DisplayText&gt;&lt;style face="superscript"&gt;[163]&lt;/style&gt;&lt;/DisplayText&gt;&lt;record&gt;&lt;rec-number&gt;173&lt;/rec-number&gt;&lt;foreign-keys&gt;&lt;key app="EN" db-id="vspsvf95preteme2sd8vaapf0vexewvpvtf9" timestamp="1621090063"&gt;173&lt;/key&gt;&lt;/foreign-keys&gt;&lt;ref-type name="Journal Article"&gt;17&lt;/ref-type&gt;&lt;contributors&gt;&lt;authors&gt;&lt;author&gt;Yan, J&lt;/author&gt;&lt;author&gt;Yang, B&lt;/author&gt;&lt;author&gt;Lin, S&lt;/author&gt;&lt;author&gt;Xing, R&lt;/author&gt;&lt;author&gt;Lu, Y&lt;/author&gt;&lt;/authors&gt;&lt;/contributors&gt;&lt;titles&gt;&lt;title&gt;Downregulation of miR-142-5p promotes tumor metastasis through directly regulating CYR61 expression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302-313&lt;/pages&gt;&lt;volume&gt;22&lt;/volume&gt;&lt;number&gt;2&lt;/number&gt;&lt;dates&gt;&lt;year&gt;2019&lt;/year&gt;&lt;/dates&gt;&lt;accession-num&gt;30178386&lt;/accession-num&gt;&lt;label&gt;7.088&lt;/label&gt;&lt;urls&gt;&lt;/urls&gt;&lt;electronic-resource-num&gt;10.1007/s10120-018-0872-4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B0F1231" w14:textId="77777777" w:rsidTr="001B1B7D">
        <w:tc>
          <w:tcPr>
            <w:tcW w:w="1506" w:type="dxa"/>
          </w:tcPr>
          <w:p w14:paraId="239D502D" w14:textId="68ED400A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S100A9</w:t>
            </w:r>
          </w:p>
        </w:tc>
        <w:tc>
          <w:tcPr>
            <w:tcW w:w="2463" w:type="dxa"/>
          </w:tcPr>
          <w:p w14:paraId="651983D8" w14:textId="3D4A4142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/</w:t>
            </w:r>
            <w:r w:rsidR="00637872"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</w:tcPr>
          <w:p w14:paraId="1EE3E9D6" w14:textId="1A81302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aggressiveness</w:t>
            </w:r>
          </w:p>
        </w:tc>
        <w:tc>
          <w:tcPr>
            <w:tcW w:w="736" w:type="dxa"/>
          </w:tcPr>
          <w:p w14:paraId="288E6D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u&lt;/Author&gt;&lt;Year&gt;2019&lt;/Year&gt;&lt;RecNum&gt;170&lt;/RecNum&gt;&lt;DisplayText&gt;&lt;style face="superscript"&gt;[164]&lt;/style&gt;&lt;/DisplayText&gt;&lt;record&gt;&lt;rec-number&gt;170&lt;/rec-number&gt;&lt;foreign-keys&gt;&lt;key app="EN" db-id="vspsvf95preteme2sd8vaapf0vexewvpvtf9" timestamp="1621090063"&gt;170&lt;/key&gt;&lt;/foreign-keys&gt;&lt;ref-type name="Journal Article"&gt;17&lt;/ref-type&gt;&lt;contributors&gt;&lt;authors&gt;&lt;author&gt;Lu, J&lt;/author&gt;&lt;author&gt;Xu, BB&lt;/author&gt;&lt;author&gt;Zheng, ZF&lt;/author&gt;&lt;author&gt;Xie, JW&lt;/author&gt;&lt;author&gt;Wang, JB&lt;/author&gt;&lt;author&gt;Lin, JX&lt;/author&gt;&lt;author&gt;Chen, QY&lt;/author&gt;&lt;author&gt;Cao, LL&lt;/author&gt;&lt;author&gt;Lin, M&lt;/author&gt;&lt;author&gt;Tu, RH&lt;/author&gt;&lt;author&gt;Huang, ZN&lt;/author&gt;&lt;author&gt;Zheng, CH&lt;/author&gt;&lt;author&gt;Huang, CM&lt;/author&gt;&lt;author&gt;Li, P&lt;/author&gt;&lt;/authors&gt;&lt;/contributors&gt;&lt;titles&gt;&lt;title&gt;CRP/prealbumin, a novel inflammatory index for predicting recurrence after radical resection in gastric cancer patients: post hoc analysis of a randomized phase III trial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536-545&lt;/pages&gt;&lt;volume&gt;22&lt;/volume&gt;&lt;number&gt;3&lt;/number&gt;&lt;dates&gt;&lt;year&gt;2019&lt;/year&gt;&lt;/dates&gt;&lt;accession-num&gt;30377862&lt;/accession-num&gt;&lt;label&gt;7.088&lt;/label&gt;&lt;urls&gt;&lt;/urls&gt;&lt;electronic-resource-num&gt;10.1007/s10120-018-0892-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9C6AEAA" w14:textId="77777777" w:rsidTr="001B1B7D">
        <w:tc>
          <w:tcPr>
            <w:tcW w:w="1506" w:type="dxa"/>
            <w:tcBorders>
              <w:bottom w:val="nil"/>
            </w:tcBorders>
          </w:tcPr>
          <w:p w14:paraId="0C39E7ED" w14:textId="4B71B20B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Notch1/2/3/4</w:t>
            </w:r>
          </w:p>
        </w:tc>
        <w:tc>
          <w:tcPr>
            <w:tcW w:w="2463" w:type="dxa"/>
            <w:tcBorders>
              <w:bottom w:val="nil"/>
            </w:tcBorders>
          </w:tcPr>
          <w:p w14:paraId="248327D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5184" w:type="dxa"/>
            <w:tcBorders>
              <w:bottom w:val="nil"/>
            </w:tcBorders>
          </w:tcPr>
          <w:p w14:paraId="569B6A05" w14:textId="0C3F977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immu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infiltration</w:t>
            </w:r>
          </w:p>
        </w:tc>
        <w:tc>
          <w:tcPr>
            <w:tcW w:w="736" w:type="dxa"/>
            <w:tcBorders>
              <w:bottom w:val="nil"/>
            </w:tcBorders>
          </w:tcPr>
          <w:p w14:paraId="233F2DA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hmoto&lt;/Author&gt;&lt;Year&gt;2020&lt;/Year&gt;&lt;RecNum&gt;169&lt;/RecNum&gt;&lt;DisplayText&gt;&lt;style face="superscript"&gt;[165]&lt;/style&gt;&lt;/DisplayText&gt;&lt;record&gt;&lt;rec-number&gt;169&lt;/rec-number&gt;&lt;foreign-keys&gt;&lt;key app="EN" db-id="vspsvf95preteme2sd8vaapf0vexewvpvtf9" timestamp="1621090063"&gt;169&lt;/key&gt;&lt;/foreign-keys&gt;&lt;ref-type name="Journal Article"&gt;17&lt;/ref-type&gt;&lt;contributors&gt;&lt;authors&gt;&lt;author&gt;Kohmoto, T&lt;/author&gt;&lt;author&gt;Masuda, K&lt;/author&gt;&lt;author&gt;Shoda, K&lt;/author&gt;&lt;author&gt;Takahashi, R&lt;/author&gt;&lt;author&gt;Ujiro, S&lt;/author&gt;&lt;author&gt;Tange, S&lt;/author&gt;&lt;author&gt;Ichikawa, D&lt;/author&gt;&lt;author&gt;Otsuji, E&lt;/author&gt;&lt;author&gt;Imoto, I&lt;/author&gt;&lt;/authors&gt;&lt;/contributors&gt;&lt;titles&gt;&lt;title&gt;Claudin-6 is a single prognostic marker and functions as a tumor-promoting gene in a subgroup of intestinal type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403-417&lt;/pages&gt;&lt;volume&gt;23&lt;/volume&gt;&lt;number&gt;3&lt;/number&gt;&lt;dates&gt;&lt;year&gt;2020&lt;/year&gt;&lt;/dates&gt;&lt;accession-num&gt;31654186&lt;/accession-num&gt;&lt;label&gt;7.088&lt;/label&gt;&lt;urls&gt;&lt;/urls&gt;&lt;electronic-resource-num&gt;10.1007/s10120-019-01014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3160BA" w14:textId="77777777" w:rsidTr="001B1B7D">
        <w:tc>
          <w:tcPr>
            <w:tcW w:w="1506" w:type="dxa"/>
            <w:tcBorders>
              <w:top w:val="nil"/>
              <w:bottom w:val="single" w:sz="4" w:space="0" w:color="auto"/>
            </w:tcBorders>
          </w:tcPr>
          <w:p w14:paraId="6627918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KAT2A</w:t>
            </w:r>
          </w:p>
        </w:tc>
        <w:tc>
          <w:tcPr>
            <w:tcW w:w="2463" w:type="dxa"/>
            <w:tcBorders>
              <w:top w:val="nil"/>
              <w:bottom w:val="single" w:sz="4" w:space="0" w:color="auto"/>
            </w:tcBorders>
          </w:tcPr>
          <w:p w14:paraId="1707368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5184" w:type="dxa"/>
            <w:tcBorders>
              <w:top w:val="nil"/>
              <w:bottom w:val="single" w:sz="4" w:space="0" w:color="auto"/>
            </w:tcBorders>
          </w:tcPr>
          <w:p w14:paraId="0AC4636B" w14:textId="56094AA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p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of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</w:t>
            </w:r>
          </w:p>
        </w:tc>
        <w:tc>
          <w:tcPr>
            <w:tcW w:w="736" w:type="dxa"/>
            <w:tcBorders>
              <w:top w:val="nil"/>
              <w:bottom w:val="single" w:sz="4" w:space="0" w:color="auto"/>
            </w:tcBorders>
          </w:tcPr>
          <w:p w14:paraId="2B26A91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eng&lt;/Author&gt;&lt;Year&gt;2019&lt;/Year&gt;&lt;RecNum&gt;86&lt;/RecNum&gt;&lt;DisplayText&gt;&lt;style face="superscript"&gt;[166]&lt;/style&gt;&lt;/DisplayText&gt;&lt;record&gt;&lt;rec-number&gt;86&lt;/rec-number&gt;&lt;foreign-keys&gt;&lt;key app="EN" db-id="vspsvf95preteme2sd8vaapf0vexewvpvtf9" timestamp="1621089920"&gt;86&lt;/key&gt;&lt;/foreign-keys&gt;&lt;ref-type name="Journal Article"&gt;17&lt;/ref-type&gt;&lt;contributors&gt;&lt;authors&gt;&lt;author&gt;Meng, X&lt;/author&gt;&lt;author&gt;Zhao, Y&lt;/author&gt;&lt;author&gt;Liu, J&lt;/author&gt;&lt;author&gt;Wang, L&lt;/author&gt;&lt;author&gt;Dong, Z&lt;/author&gt;&lt;author&gt;Zhang, T&lt;/author&gt;&lt;author&gt;Gu, X&lt;/author&gt;&lt;author&gt;Zheng, Z&lt;/author&gt;&lt;/authors&gt;&lt;/contributors&gt;&lt;titles&gt;&lt;title&gt;Comprehensive analysis of histone modification-associated genes on differential gene expression and prognosis in gastric cancer&lt;/title&gt;&lt;secondary-title&gt;Experimental and therapeutic medicine&lt;/secondary-title&gt;&lt;/titles&gt;&lt;periodical&gt;&lt;full-title&gt;Experimental and Therapeutic Medicine&lt;/full-title&gt;&lt;abbr-1&gt;Exp. Ther. Med.&lt;/abbr-1&gt;&lt;abbr-2&gt;Exp Ther Med&lt;/abbr-2&gt;&lt;abbr-3&gt;Experimental &amp;amp; Therapeutic Medicine&lt;/abbr-3&gt;&lt;/periodical&gt;&lt;pages&gt;2219-2230&lt;/pages&gt;&lt;volume&gt;18&lt;/volume&gt;&lt;number&gt;3&lt;/number&gt;&lt;dates&gt;&lt;year&gt;2019&lt;/year&gt;&lt;/dates&gt;&lt;accession-num&gt;31452712&lt;/accession-num&gt;&lt;label&gt;1.785&lt;/label&gt;&lt;urls&gt;&lt;/urls&gt;&lt;electronic-resource-num&gt;10.3892/etm.2019.780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30"/>
    </w:tbl>
    <w:p w14:paraId="24905890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50A247CE" w14:textId="208B6979" w:rsidR="00637872" w:rsidRPr="00641752" w:rsidRDefault="0064175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>
        <w:rPr>
          <w:rFonts w:ascii="Book Antiqua" w:hAnsi="Book Antiqua"/>
          <w:b/>
          <w:bCs/>
          <w:color w:val="000000" w:themeColor="text1"/>
        </w:rPr>
        <w:lastRenderedPageBreak/>
        <w:t xml:space="preserve">Table 5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xample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of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pi</w:t>
      </w:r>
      <w:r>
        <w:rPr>
          <w:rFonts w:ascii="Book Antiqua" w:hAnsi="Book Antiqua"/>
          <w:b/>
          <w:bCs/>
          <w:color w:val="000000" w:themeColor="text1"/>
        </w:rPr>
        <w:t>genetic drugs in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049"/>
        <w:gridCol w:w="1563"/>
        <w:gridCol w:w="2808"/>
        <w:gridCol w:w="1156"/>
      </w:tblGrid>
      <w:tr w:rsidR="00641752" w:rsidRPr="00641752" w14:paraId="12735201" w14:textId="77777777" w:rsidTr="00641752"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14:paraId="7CA98C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Drugs</w:t>
            </w:r>
          </w:p>
        </w:tc>
        <w:tc>
          <w:tcPr>
            <w:tcW w:w="1563" w:type="dxa"/>
            <w:tcBorders>
              <w:top w:val="single" w:sz="4" w:space="0" w:color="auto"/>
              <w:bottom w:val="single" w:sz="4" w:space="0" w:color="auto"/>
            </w:tcBorders>
          </w:tcPr>
          <w:p w14:paraId="0F7506C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4372" w:type="dxa"/>
            <w:tcBorders>
              <w:top w:val="single" w:sz="4" w:space="0" w:color="auto"/>
              <w:bottom w:val="single" w:sz="4" w:space="0" w:color="auto"/>
            </w:tcBorders>
          </w:tcPr>
          <w:p w14:paraId="1791D0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Status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</w:tcPr>
          <w:p w14:paraId="4FEEAD18" w14:textId="601023F6" w:rsidR="00637872" w:rsidRPr="00641752" w:rsidRDefault="0064175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277C05C0" w14:textId="77777777" w:rsidTr="00641752">
        <w:tc>
          <w:tcPr>
            <w:tcW w:w="8974" w:type="dxa"/>
            <w:gridSpan w:val="4"/>
            <w:tcBorders>
              <w:top w:val="single" w:sz="4" w:space="0" w:color="auto"/>
            </w:tcBorders>
          </w:tcPr>
          <w:p w14:paraId="6D1DB37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linical</w:t>
            </w:r>
          </w:p>
        </w:tc>
      </w:tr>
      <w:tr w:rsidR="00641752" w:rsidRPr="00641752" w14:paraId="70E3E2BD" w14:textId="77777777" w:rsidTr="00641752">
        <w:tc>
          <w:tcPr>
            <w:tcW w:w="1951" w:type="dxa"/>
          </w:tcPr>
          <w:p w14:paraId="0868D03D" w14:textId="013985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Vorinostat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capecitabine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isplatin</w:t>
            </w:r>
          </w:p>
        </w:tc>
        <w:tc>
          <w:tcPr>
            <w:tcW w:w="1563" w:type="dxa"/>
          </w:tcPr>
          <w:p w14:paraId="380976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7" w:name="OLE_LINK62"/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  <w:bookmarkEnd w:id="37"/>
          </w:p>
        </w:tc>
        <w:tc>
          <w:tcPr>
            <w:tcW w:w="4372" w:type="dxa"/>
          </w:tcPr>
          <w:p w14:paraId="5E1E4FC3" w14:textId="5B08B91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4BE6D0C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oo&lt;/Author&gt;&lt;Year&gt;2016&lt;/Year&gt;&lt;RecNum&gt;695&lt;/RecNum&gt;&lt;DisplayText&gt;&lt;style face="superscript"&gt;[167]&lt;/style&gt;&lt;/DisplayText&gt;&lt;record&gt;&lt;rec-number&gt;695&lt;/rec-number&gt;&lt;foreign-keys&gt;&lt;key app="EN" db-id="dp5tteax5tpvt1e5ep1pfsx822tszee9a090" timestamp="1616242780"&gt;695&lt;/key&gt;&lt;/foreign-keys&gt;&lt;ref-type name="Journal Article"&gt;17&lt;/ref-type&gt;&lt;contributors&gt;&lt;authors&gt;&lt;author&gt;Yoo, C&lt;/author&gt;&lt;author&gt;Ryu, MH&lt;/author&gt;&lt;author&gt;Na, YS&lt;/author&gt;&lt;author&gt;Ryoo, BY&lt;/author&gt;&lt;author&gt;Lee, CW&lt;/author&gt;&lt;author&gt;Kang, YK&lt;/author&gt;&lt;/authors&gt;&lt;/contributors&gt;&lt;titles&gt;&lt;title&gt;Vorinostat in combination with capecitabine plus cisplatin as a first-line chemotherapy for patients with metastatic or unresectable gastric cancer: phase II study and biomarker analysis&lt;/title&gt;&lt;secondary-title&gt;British journal of cancer&lt;/secondary-title&gt;&lt;/titles&gt;&lt;periodical&gt;&lt;full-title&gt;British Journal of Cancer&lt;/full-title&gt;&lt;abbr-1&gt;Br. J. Cancer&lt;/abbr-1&gt;&lt;abbr-2&gt;Br J Cancer&lt;/abbr-2&gt;&lt;/periodical&gt;&lt;pages&gt;1185-90&lt;/pages&gt;&lt;volume&gt;114&lt;/volume&gt;&lt;number&gt;11&lt;/number&gt;&lt;dates&gt;&lt;year&gt;2016&lt;/year&gt;&lt;/dates&gt;&lt;accession-num&gt;27172248&lt;/accession-num&gt;&lt;label&gt;5.791&lt;/label&gt;&lt;urls&gt;&lt;/urls&gt;&lt;electronic-resource-num&gt;10.1038/bjc.2016.12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EF9CDF3" w14:textId="77777777" w:rsidTr="00641752">
        <w:tc>
          <w:tcPr>
            <w:tcW w:w="1951" w:type="dxa"/>
          </w:tcPr>
          <w:p w14:paraId="6ED8B701" w14:textId="13D22C4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Vorinostat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folinic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cid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5</w:t>
            </w:r>
            <w:r w:rsidRPr="00641752">
              <w:rPr>
                <w:rFonts w:eastAsia="MS Gothic"/>
                <w:color w:val="000000" w:themeColor="text1"/>
              </w:rPr>
              <w:t>‑</w:t>
            </w:r>
            <w:r w:rsidRPr="00641752">
              <w:rPr>
                <w:rFonts w:ascii="Book Antiqua" w:hAnsi="Book Antiqua"/>
                <w:color w:val="000000" w:themeColor="text1"/>
              </w:rPr>
              <w:t>fluorouracil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rinotecan</w:t>
            </w:r>
          </w:p>
        </w:tc>
        <w:tc>
          <w:tcPr>
            <w:tcW w:w="1563" w:type="dxa"/>
          </w:tcPr>
          <w:p w14:paraId="0AF187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6EDC36F1" w14:textId="6E9A68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1134BB1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oo&lt;/Author&gt;&lt;Year&gt;2014&lt;/Year&gt;&lt;RecNum&gt;696&lt;/RecNum&gt;&lt;DisplayText&gt;&lt;style face="superscript"&gt;[168]&lt;/style&gt;&lt;/DisplayText&gt;&lt;record&gt;&lt;rec-number&gt;696&lt;/rec-number&gt;&lt;foreign-keys&gt;&lt;key app="EN" db-id="dp5tteax5tpvt1e5ep1pfsx822tszee9a090" timestamp="1616242780"&gt;696&lt;/key&gt;&lt;/foreign-keys&gt;&lt;ref-type name="Journal Article"&gt;17&lt;/ref-type&gt;&lt;contributors&gt;&lt;authors&gt;&lt;author&gt;Yoo, C&lt;/author&gt;&lt;author&gt;Ryu, MH&lt;/author&gt;&lt;author&gt;Na, YS&lt;/author&gt;&lt;author&gt;Ryoo, BY&lt;/author&gt;&lt;author&gt;Lee, CW&lt;/author&gt;&lt;author&gt;Maeng, J&lt;/author&gt;&lt;author&gt;Kim, SY&lt;/author&gt;&lt;author&gt;Koo, DH&lt;/author&gt;&lt;author&gt;Park, I&lt;/author&gt;&lt;author&gt;Kang, YK&lt;/author&gt;&lt;/authors&gt;&lt;/contributors&gt;&lt;titles&gt;&lt;title&gt;Phase I and pharmacodynamic study of vorinostat combined with capecitabine and cisplatin as first-line chemotherapy in advanced gastric cancer&lt;/title&gt;&lt;secondary-title&gt;Investigational new drugs&lt;/secondary-title&gt;&lt;/titles&gt;&lt;pages&gt;271-8&lt;/pages&gt;&lt;volume&gt;32&lt;/volume&gt;&lt;number&gt;2&lt;/number&gt;&lt;dates&gt;&lt;year&gt;2014&lt;/year&gt;&lt;/dates&gt;&lt;accession-num&gt;23712440&lt;/accession-num&gt;&lt;label&gt;3.525&lt;/label&gt;&lt;urls&gt;&lt;/urls&gt;&lt;electronic-resource-num&gt;10.1007/s10637-013-9983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6106CB4" w14:textId="77777777" w:rsidTr="00641752">
        <w:tc>
          <w:tcPr>
            <w:tcW w:w="1951" w:type="dxa"/>
          </w:tcPr>
          <w:p w14:paraId="405EBB65" w14:textId="7D4BF29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Azacytidine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epirubicin</w:t>
            </w:r>
            <w:proofErr w:type="spellEnd"/>
            <w:r w:rsidRPr="00641752">
              <w:rPr>
                <w:rFonts w:ascii="Book Antiqua" w:hAnsi="Book Antiqua"/>
                <w:color w:val="000000" w:themeColor="text1"/>
              </w:rPr>
              <w:t>/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oxaliplatin</w:t>
            </w:r>
            <w:proofErr w:type="spellEnd"/>
            <w:r w:rsidRPr="00641752">
              <w:rPr>
                <w:rFonts w:ascii="Book Antiqua" w:hAnsi="Book Antiqua"/>
                <w:color w:val="000000" w:themeColor="text1"/>
              </w:rPr>
              <w:t>/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capecitabine</w:t>
            </w:r>
            <w:proofErr w:type="spellEnd"/>
          </w:p>
        </w:tc>
        <w:tc>
          <w:tcPr>
            <w:tcW w:w="1563" w:type="dxa"/>
          </w:tcPr>
          <w:p w14:paraId="0D47DC8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NMT</w:t>
            </w:r>
          </w:p>
        </w:tc>
        <w:tc>
          <w:tcPr>
            <w:tcW w:w="4372" w:type="dxa"/>
          </w:tcPr>
          <w:p w14:paraId="18E4ABF2" w14:textId="024CEBC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17A5288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chneider&lt;/Author&gt;&lt;Year&gt;2017&lt;/Year&gt;&lt;RecNum&gt;697&lt;/RecNum&gt;&lt;DisplayText&gt;&lt;style face="superscript"&gt;[169]&lt;/style&gt;&lt;/DisplayText&gt;&lt;record&gt;&lt;rec-number&gt;697&lt;/rec-number&gt;&lt;foreign-keys&gt;&lt;key app="EN" db-id="dp5tteax5tpvt1e5ep1pfsx822tszee9a090" timestamp="1616242780"&gt;697&lt;/key&gt;&lt;/foreign-keys&gt;&lt;ref-type name="Journal Article"&gt;17&lt;/ref-type&gt;&lt;contributors&gt;&lt;authors&gt;&lt;author&gt;Schneider, BJ&lt;/author&gt;&lt;author&gt;Shah, MA&lt;/author&gt;&lt;author&gt;Klute, K&lt;/author&gt;&lt;author&gt;Ocean, A&lt;/author&gt;&lt;author&gt;Popa, E&lt;/author&gt;&lt;author&gt;Altorki, N&lt;/author&gt;&lt;author&gt;Lieberman, M&lt;/author&gt;&lt;author&gt;Schreiner, A&lt;/author&gt;&lt;author&gt;Yantiss, R&lt;/author&gt;&lt;author&gt;Christos, PJ&lt;/author&gt;&lt;author&gt;Palmer, R&lt;/author&gt;&lt;author&gt;You, D&lt;/author&gt;&lt;author&gt;Viale, A&lt;/author&gt;&lt;author&gt;Kermani, P&lt;/author&gt;&lt;author&gt;Scandura, JM&lt;/author&gt;&lt;/authors&gt;&lt;/contributors&gt;&lt;titles&gt;&lt;title&gt;Phase I Study of Epigenetic Priming with Azacitidine Prior to Standard Neoadjuvant Chemotherapy for Patients with Resectable Gastric and Esophageal Adenocarcinoma: Evidence of Tumor Hypomethylation as an Indicator of Major Histopathologic Response&lt;/title&gt;&lt;secondary-title&gt;Clinical cancer research : an official journal of the American Association for Cancer Research&lt;/secondary-title&gt;&lt;/titles&gt;&lt;pages&gt;2673-2680&lt;/pages&gt;&lt;volume&gt;23&lt;/volume&gt;&lt;number&gt;11&lt;/number&gt;&lt;dates&gt;&lt;year&gt;2017&lt;/year&gt;&lt;/dates&gt;&lt;accession-num&gt;27836862&lt;/accession-num&gt;&lt;label&gt;8.911&lt;/label&gt;&lt;urls&gt;&lt;/urls&gt;&lt;electronic-resource-num&gt;10.1158/1078-0432.Ccr-16-189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4577465" w14:textId="77777777" w:rsidTr="00641752">
        <w:tc>
          <w:tcPr>
            <w:tcW w:w="1951" w:type="dxa"/>
          </w:tcPr>
          <w:p w14:paraId="08749CA0" w14:textId="006AA6A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Cholecalciferol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HDACi</w:t>
            </w:r>
            <w:proofErr w:type="spellEnd"/>
          </w:p>
        </w:tc>
        <w:tc>
          <w:tcPr>
            <w:tcW w:w="1563" w:type="dxa"/>
          </w:tcPr>
          <w:p w14:paraId="7CA969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0A465EF2" w14:textId="1910333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;</w:t>
            </w:r>
            <w:r w:rsidR="00627BFC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</w:p>
          <w:p w14:paraId="48B51D64" w14:textId="3BBB3C9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even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bo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o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eliminar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rials</w:t>
            </w:r>
          </w:p>
        </w:tc>
        <w:tc>
          <w:tcPr>
            <w:tcW w:w="1088" w:type="dxa"/>
          </w:tcPr>
          <w:p w14:paraId="673556FF" w14:textId="49554D6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TwvQXV0aG9yPjxZZWFyPjIwMTk8L1llYXI+PFJlY051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TwvQXV0aG9yPjxZZWFyPjIwMTk8L1llYXI+PFJlY051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0,17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9848957" w14:textId="77777777" w:rsidTr="00641752">
        <w:tc>
          <w:tcPr>
            <w:tcW w:w="8974" w:type="dxa"/>
            <w:gridSpan w:val="4"/>
          </w:tcPr>
          <w:p w14:paraId="2A18EE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eclinical</w:t>
            </w:r>
          </w:p>
        </w:tc>
      </w:tr>
      <w:tr w:rsidR="00641752" w:rsidRPr="00641752" w14:paraId="4A4D0E94" w14:textId="77777777" w:rsidTr="00627BFC">
        <w:trPr>
          <w:trHeight w:val="1407"/>
        </w:trPr>
        <w:tc>
          <w:tcPr>
            <w:tcW w:w="1951" w:type="dxa"/>
          </w:tcPr>
          <w:p w14:paraId="0C959A9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AHA</w:t>
            </w:r>
          </w:p>
        </w:tc>
        <w:tc>
          <w:tcPr>
            <w:tcW w:w="1563" w:type="dxa"/>
          </w:tcPr>
          <w:p w14:paraId="625827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6ADD729B" w14:textId="72612E2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4C82A051" w14:textId="392A347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ZWFoPC9BdXRob3I+PFllYXI+MjAxODwvWWVhcj48UmVj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ZWFoPC9BdXRob3I+PFllYXI+MjAxODwvWWVhcj48UmVj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2,17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22AC34D" w14:textId="77777777" w:rsidTr="00627BFC">
        <w:trPr>
          <w:trHeight w:val="752"/>
        </w:trPr>
        <w:tc>
          <w:tcPr>
            <w:tcW w:w="1951" w:type="dxa"/>
          </w:tcPr>
          <w:p w14:paraId="093524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BH589</w:t>
            </w:r>
          </w:p>
        </w:tc>
        <w:tc>
          <w:tcPr>
            <w:tcW w:w="1563" w:type="dxa"/>
          </w:tcPr>
          <w:p w14:paraId="56CEA8B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512A862F" w14:textId="6BE4552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088" w:type="dxa"/>
          </w:tcPr>
          <w:p w14:paraId="676AAAE3" w14:textId="232BCF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SZWdlbDwvQXV0aG9yPjxZZWFyPjIwMTI8L1llYXI+PFJl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SZWdlbDwvQXV0aG9yPjxZZWFyPjIwMTI8L1llYXI+PFJl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4,17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08CAF08" w14:textId="77777777" w:rsidTr="00627BFC">
        <w:trPr>
          <w:trHeight w:val="1262"/>
        </w:trPr>
        <w:tc>
          <w:tcPr>
            <w:tcW w:w="1951" w:type="dxa"/>
          </w:tcPr>
          <w:p w14:paraId="3D93059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Resveratrol</w:t>
            </w:r>
          </w:p>
        </w:tc>
        <w:tc>
          <w:tcPr>
            <w:tcW w:w="1563" w:type="dxa"/>
          </w:tcPr>
          <w:p w14:paraId="4C4B2B0F" w14:textId="3B4B0F6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7ABFB2D1" w14:textId="6E403A7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8" w:name="OLE_LINK68"/>
            <w:bookmarkStart w:id="39" w:name="OLE_LINK67"/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bookmarkEnd w:id="38"/>
            <w:bookmarkEnd w:id="39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273BE9FF" w14:textId="6886624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aW08L0F1dGhvcj48WWVhcj4yMDIwPC9ZZWFyPjxSZWNO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aW08L0F1dGhvcj48WWVhcj4yMDIwPC9ZZWFyPjxSZWNO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6,17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3BD7EE3" w14:textId="77777777" w:rsidTr="001B1B7D">
        <w:tc>
          <w:tcPr>
            <w:tcW w:w="1951" w:type="dxa"/>
            <w:tcBorders>
              <w:bottom w:val="nil"/>
            </w:tcBorders>
          </w:tcPr>
          <w:p w14:paraId="7023A61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urcumin</w:t>
            </w:r>
          </w:p>
        </w:tc>
        <w:tc>
          <w:tcPr>
            <w:tcW w:w="1563" w:type="dxa"/>
            <w:tcBorders>
              <w:bottom w:val="nil"/>
            </w:tcBorders>
          </w:tcPr>
          <w:p w14:paraId="22A88911" w14:textId="2DE2E85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  <w:tcBorders>
              <w:bottom w:val="nil"/>
            </w:tcBorders>
          </w:tcPr>
          <w:p w14:paraId="369F259F" w14:textId="3D6708E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viabilit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  <w:tcBorders>
              <w:bottom w:val="nil"/>
            </w:tcBorders>
          </w:tcPr>
          <w:p w14:paraId="12731371" w14:textId="168809C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CYXJhdGk8L0F1dGhvcj48WWVhcj4yMDE5PC9ZZWFyPjxS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CYXJhdGk8L0F1dGhvcj48WWVhcj4yMDE5PC9ZZWFyPjxS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8,17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B22B829" w14:textId="77777777" w:rsidTr="001B1B7D">
        <w:tc>
          <w:tcPr>
            <w:tcW w:w="1951" w:type="dxa"/>
            <w:tcBorders>
              <w:top w:val="nil"/>
              <w:bottom w:val="nil"/>
            </w:tcBorders>
          </w:tcPr>
          <w:p w14:paraId="77B9A41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Quercetin</w:t>
            </w:r>
          </w:p>
        </w:tc>
        <w:tc>
          <w:tcPr>
            <w:tcW w:w="1563" w:type="dxa"/>
            <w:tcBorders>
              <w:top w:val="nil"/>
              <w:bottom w:val="nil"/>
            </w:tcBorders>
          </w:tcPr>
          <w:p w14:paraId="27D87666" w14:textId="44FD8B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HDAC</w:t>
            </w:r>
          </w:p>
        </w:tc>
        <w:tc>
          <w:tcPr>
            <w:tcW w:w="4372" w:type="dxa"/>
            <w:tcBorders>
              <w:top w:val="nil"/>
              <w:bottom w:val="nil"/>
            </w:tcBorders>
          </w:tcPr>
          <w:p w14:paraId="3642E685" w14:textId="5BCE09E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cycl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rres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  <w:tcBorders>
              <w:top w:val="nil"/>
              <w:bottom w:val="nil"/>
            </w:tcBorders>
          </w:tcPr>
          <w:p w14:paraId="3F925063" w14:textId="0675DDA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fldChar w:fldCharType="begin">
                <w:fldData xml:space="preserve">PEVuZE5vdGU+PENpdGU+PEF1dGhvcj5TaGFuZzwvQXV0aG9yPjxZZWFyPjIwMTg8L1llYXI+PFJl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aGFuZzwvQXV0aG9yPjxZZWFyPjIwMTg8L1llYXI+PFJl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0,18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4A82642" w14:textId="77777777" w:rsidTr="001B1B7D">
        <w:tc>
          <w:tcPr>
            <w:tcW w:w="1951" w:type="dxa"/>
            <w:tcBorders>
              <w:top w:val="nil"/>
            </w:tcBorders>
          </w:tcPr>
          <w:p w14:paraId="2DFFE0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Garcinol</w:t>
            </w:r>
          </w:p>
        </w:tc>
        <w:tc>
          <w:tcPr>
            <w:tcW w:w="1563" w:type="dxa"/>
            <w:tcBorders>
              <w:top w:val="nil"/>
            </w:tcBorders>
          </w:tcPr>
          <w:p w14:paraId="4C5C0AC5" w14:textId="5534386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</w:t>
            </w:r>
            <w:bookmarkStart w:id="40" w:name="OLE_LINK63"/>
            <w:bookmarkStart w:id="41" w:name="OLE_LINK64"/>
            <w:r w:rsidRPr="00641752">
              <w:rPr>
                <w:rFonts w:ascii="Book Antiqua" w:hAnsi="Book Antiqua"/>
                <w:color w:val="000000" w:themeColor="text1"/>
              </w:rPr>
              <w:t>DAC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IRTUIN</w:t>
            </w:r>
          </w:p>
        </w:tc>
        <w:tc>
          <w:tcPr>
            <w:tcW w:w="4372" w:type="dxa"/>
            <w:tcBorders>
              <w:top w:val="nil"/>
            </w:tcBorders>
          </w:tcPr>
          <w:p w14:paraId="0215F5F2" w14:textId="48B838F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42" w:name="OLE_LINK71"/>
            <w:bookmarkStart w:id="43" w:name="OLE_LINK72"/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bookmarkEnd w:id="42"/>
            <w:bookmarkEnd w:id="43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oxid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flamm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bookmarkStart w:id="44" w:name="OLE_LINK69"/>
            <w:bookmarkStart w:id="45" w:name="OLE_LINK70"/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  <w:bookmarkEnd w:id="44"/>
            <w:bookmarkEnd w:id="45"/>
          </w:p>
        </w:tc>
        <w:tc>
          <w:tcPr>
            <w:tcW w:w="1088" w:type="dxa"/>
            <w:tcBorders>
              <w:top w:val="nil"/>
            </w:tcBorders>
          </w:tcPr>
          <w:p w14:paraId="1F88F83E" w14:textId="72C5BDB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E1PC9ZZWFyPjxSZWNO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E1PC9ZZWFyPjxSZWNO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2,18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2B14FFC" w14:textId="77777777" w:rsidTr="00627BFC">
        <w:trPr>
          <w:trHeight w:val="740"/>
        </w:trPr>
        <w:tc>
          <w:tcPr>
            <w:tcW w:w="1951" w:type="dxa"/>
          </w:tcPr>
          <w:p w14:paraId="21D0AA9D" w14:textId="39EAC22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o</w:t>
            </w:r>
            <w:bookmarkEnd w:id="40"/>
            <w:bookmarkEnd w:id="41"/>
            <w:r w:rsidRPr="00641752">
              <w:rPr>
                <w:rFonts w:ascii="Book Antiqua" w:hAnsi="Book Antiqua"/>
                <w:color w:val="000000" w:themeColor="text1"/>
              </w:rPr>
              <w:t>dium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butyrate</w:t>
            </w:r>
          </w:p>
        </w:tc>
        <w:tc>
          <w:tcPr>
            <w:tcW w:w="1563" w:type="dxa"/>
          </w:tcPr>
          <w:p w14:paraId="5D2E0D71" w14:textId="2FBBDF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4AC6A209" w14:textId="260B3CD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4143020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n&lt;/Author&gt;&lt;Year&gt;2012&lt;/Year&gt;&lt;RecNum&gt;144&lt;/RecNum&gt;&lt;DisplayText&gt;&lt;style face="superscript"&gt;[184]&lt;/style&gt;&lt;/DisplayText&gt;&lt;record&gt;&lt;rec-number&gt;144&lt;/rec-number&gt;&lt;foreign-keys&gt;&lt;key app="EN" db-id="vspsvf95preteme2sd8vaapf0vexewvpvtf9" timestamp="1621089976"&gt;144&lt;/key&gt;&lt;/foreign-keys&gt;&lt;ref-type name="Journal Article"&gt;17&lt;/ref-type&gt;&lt;contributors&gt;&lt;authors&gt;&lt;author&gt;Shin, H&lt;/author&gt;&lt;author&gt;Lee, YS&lt;/author&gt;&lt;author&gt;Lee, YC&lt;/author&gt;&lt;/authors&gt;&lt;/contributors&gt;&lt;titles&gt;&lt;title&gt;Sodium butyrate-induced DAPK-mediated apoptosis in human gastric cancer cells&lt;/title&gt;&lt;secondary-title&gt;Oncology reports&lt;/secondary-title&gt;&lt;/titles&gt;&lt;periodical&gt;&lt;full-title&gt;Oncology Reports&lt;/full-title&gt;&lt;abbr-1&gt;Oncol. Rep.&lt;/abbr-1&gt;&lt;abbr-2&gt;Oncol Rep&lt;/abbr-2&gt;&lt;/periodical&gt;&lt;pages&gt;1111-5&lt;/pages&gt;&lt;volume&gt;27&lt;/volume&gt;&lt;number&gt;4&lt;/number&gt;&lt;dates&gt;&lt;year&gt;2012&lt;/year&gt;&lt;/dates&gt;&lt;accession-num&gt;22160140&lt;/accession-num&gt;&lt;label&gt;3.417&lt;/label&gt;&lt;urls&gt;&lt;/urls&gt;&lt;electronic-resource-num&gt;10.3892/or.2011.158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D92F91E" w14:textId="77777777" w:rsidTr="00641752">
        <w:tc>
          <w:tcPr>
            <w:tcW w:w="1951" w:type="dxa"/>
          </w:tcPr>
          <w:p w14:paraId="27564C0B" w14:textId="303355B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Tenovin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6</w:t>
            </w:r>
          </w:p>
        </w:tc>
        <w:tc>
          <w:tcPr>
            <w:tcW w:w="1563" w:type="dxa"/>
          </w:tcPr>
          <w:p w14:paraId="34AFFF2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IRTUIN</w:t>
            </w:r>
          </w:p>
        </w:tc>
        <w:tc>
          <w:tcPr>
            <w:tcW w:w="4372" w:type="dxa"/>
          </w:tcPr>
          <w:p w14:paraId="5EDBC3F2" w14:textId="2C911E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2FF8F9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e&lt;/Author&gt;&lt;Year&gt;2020&lt;/Year&gt;&lt;RecNum&gt;134&lt;/RecNum&gt;&lt;DisplayText&gt;&lt;style face="superscript"&gt;[185]&lt;/style&gt;&lt;/DisplayText&gt;&lt;record&gt;&lt;rec-number&gt;134&lt;/rec-number&gt;&lt;foreign-keys&gt;&lt;key app="EN" db-id="vspsvf95preteme2sd8vaapf0vexewvpvtf9" timestamp="1621089976"&gt;134&lt;/key&gt;&lt;/foreign-keys&gt;&lt;ref-type name="Journal Article"&gt;17&lt;/ref-type&gt;&lt;contributors&gt;&lt;authors&gt;&lt;author&gt;Ke, X&lt;/author&gt;&lt;author&gt;Qin, Q&lt;/author&gt;&lt;author&gt;Deng, T&lt;/author&gt;&lt;author&gt;Liao, Y&lt;/author&gt;&lt;author&gt;Gao, SJ&lt;/author&gt;&lt;/authors&gt;&lt;/contributors&gt;&lt;titles&gt;&lt;title&gt;Heterogeneous Responses of Gastric Cancer Cell Lines to Tenovin-6 and Synergistic Effect with Chloroquine&lt;/title&gt;&lt;secondary-title&gt;Cancers&lt;/secondary-title&gt;&lt;/titles&gt;&lt;periodical&gt;&lt;full-title&gt;Cancers&lt;/full-title&gt;&lt;abbr-1&gt;Cancers (Basel)&lt;/abbr-1&gt;&lt;abbr-2&gt;Cancers (Basel)&lt;/abbr-2&gt;&lt;/periodical&gt;&lt;volume&gt;12&lt;/volume&gt;&lt;number&gt;2&lt;/number&gt;&lt;dates&gt;&lt;year&gt;2020&lt;/year&gt;&lt;/dates&gt;&lt;accession-num&gt;32033497&lt;/accession-num&gt;&lt;label&gt;6.126&lt;/label&gt;&lt;urls&gt;&lt;/urls&gt;&lt;electronic-resource-num&gt;10.3390/cancers1202036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CB30971" w14:textId="77777777" w:rsidTr="00641752">
        <w:tc>
          <w:tcPr>
            <w:tcW w:w="1951" w:type="dxa"/>
          </w:tcPr>
          <w:p w14:paraId="0A6BEC1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ZNEP</w:t>
            </w:r>
          </w:p>
        </w:tc>
        <w:tc>
          <w:tcPr>
            <w:tcW w:w="1563" w:type="dxa"/>
          </w:tcPr>
          <w:p w14:paraId="694CC8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T</w:t>
            </w:r>
          </w:p>
        </w:tc>
        <w:tc>
          <w:tcPr>
            <w:tcW w:w="4372" w:type="dxa"/>
          </w:tcPr>
          <w:p w14:paraId="41C624FD" w14:textId="2853DAD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6985CA69" w14:textId="270BF21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WFuZzwvQXV0aG9yPjxZZWFyPjIwMTk8L1llYXI+PFJl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WFuZzwvQXV0aG9yPjxZZWFyPjIwMTk8L1llYXI+PFJl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6,18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B865E60" w14:textId="77777777" w:rsidTr="00641752">
        <w:tc>
          <w:tcPr>
            <w:tcW w:w="1951" w:type="dxa"/>
          </w:tcPr>
          <w:p w14:paraId="0B7E12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GSK126</w:t>
            </w:r>
          </w:p>
        </w:tc>
        <w:tc>
          <w:tcPr>
            <w:tcW w:w="1563" w:type="dxa"/>
          </w:tcPr>
          <w:p w14:paraId="7E88AE4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T</w:t>
            </w:r>
          </w:p>
        </w:tc>
        <w:tc>
          <w:tcPr>
            <w:tcW w:w="4372" w:type="dxa"/>
          </w:tcPr>
          <w:p w14:paraId="5C91F2C4" w14:textId="0FBB64F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6E3E32" w:rsidRPr="00641752">
              <w:rPr>
                <w:rFonts w:ascii="Book Antiqua" w:hAnsi="Book Antiqua"/>
                <w:color w:val="000000" w:themeColor="text1"/>
              </w:rPr>
              <w:t>angio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661B2C7B" w14:textId="105349A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IwPC9ZZWFyPjxSZWNO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IwPC9ZZWFyPjxSZWNO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8,18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DDFF7C8" w14:textId="77777777" w:rsidTr="00641752">
        <w:tc>
          <w:tcPr>
            <w:tcW w:w="1951" w:type="dxa"/>
          </w:tcPr>
          <w:p w14:paraId="2CDF4DBC" w14:textId="4F62464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ou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26</w:t>
            </w:r>
          </w:p>
        </w:tc>
        <w:tc>
          <w:tcPr>
            <w:tcW w:w="1563" w:type="dxa"/>
          </w:tcPr>
          <w:p w14:paraId="0DB5FC5E" w14:textId="640AB9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ysi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methylase</w:t>
            </w:r>
          </w:p>
        </w:tc>
        <w:tc>
          <w:tcPr>
            <w:tcW w:w="4372" w:type="dxa"/>
          </w:tcPr>
          <w:p w14:paraId="199F582D" w14:textId="7E9566D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1106686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eng&lt;/Author&gt;&lt;Year&gt;2013&lt;/Year&gt;&lt;RecNum&gt;148&lt;/RecNum&gt;&lt;DisplayText&gt;&lt;style face="superscript"&gt;[190]&lt;/style&gt;&lt;/DisplayText&gt;&lt;record&gt;&lt;rec-number&gt;148&lt;/rec-number&gt;&lt;foreign-keys&gt;&lt;key app="EN" db-id="vspsvf95preteme2sd8vaapf0vexewvpvtf9" timestamp="1621089976"&gt;148&lt;/key&gt;&lt;/foreign-keys&gt;&lt;ref-type name="Journal Article"&gt;17&lt;/ref-type&gt;&lt;contributors&gt;&lt;authors&gt;&lt;author&gt;Zheng, YC&lt;/author&gt;&lt;author&gt;Duan, YC&lt;/author&gt;&lt;author&gt;Ma, JL&lt;/author&gt;&lt;author&gt;Xu, RM&lt;/author&gt;&lt;author&gt;Zi, X&lt;/author&gt;&lt;author&gt;Lv, WL&lt;/author&gt;&lt;author&gt;Wang, MM&lt;/author&gt;&lt;author&gt;Ye, XW&lt;/author&gt;&lt;author&gt;Zhu, S&lt;/author&gt;&lt;author&gt;Mobley, D&lt;/author&gt;&lt;author&gt;Zhu, YY&lt;/author&gt;&lt;author&gt;Wang, JW&lt;/author&gt;&lt;author&gt;Li, JF&lt;/author&gt;&lt;author&gt;Wang, ZR&lt;/author&gt;&lt;author&gt;Zhao, W&lt;/author&gt;&lt;author&gt;Liu, HM&lt;/author&gt;&lt;/authors&gt;&lt;/contributors&gt;&lt;titles&gt;&lt;title&gt;Triazole-dithiocarbamate based selective lysine specific demethylase 1 (LSD1) inactivators inhibit gastric cancer cell growth, invasion, and migration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8543-60&lt;/pages&gt;&lt;volume&gt;56&lt;/volume&gt;&lt;number&gt;21&lt;/number&gt;&lt;dates&gt;&lt;year&gt;2013&lt;/year&gt;&lt;/dates&gt;&lt;accession-num&gt;24131029&lt;/accession-num&gt;&lt;label&gt;6.205&lt;/label&gt;&lt;urls&gt;&lt;/urls&gt;&lt;electronic-resource-num&gt;10.1021/jm401002r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9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4A635FD8" w14:textId="77777777" w:rsidR="001E2883" w:rsidRDefault="001E2883">
      <w:pPr>
        <w:rPr>
          <w:rFonts w:ascii="Book Antiqua" w:hAnsi="Book Antiqua"/>
          <w:color w:val="000000" w:themeColor="text1"/>
          <w:lang w:eastAsia="zh-CN"/>
        </w:rPr>
      </w:pPr>
      <w:r>
        <w:rPr>
          <w:rFonts w:ascii="Book Antiqua" w:hAnsi="Book Antiqua"/>
          <w:color w:val="000000" w:themeColor="text1"/>
          <w:lang w:eastAsia="zh-CN"/>
        </w:rPr>
        <w:br w:type="page"/>
      </w:r>
    </w:p>
    <w:p w14:paraId="4A83D531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3E96A61F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346FCDA0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40304F36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185BAD86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101CBE88" w14:textId="2B54E896" w:rsidR="001E2883" w:rsidRDefault="001E2883" w:rsidP="001E2883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6202CF6" wp14:editId="37C568DE">
            <wp:extent cx="2499360" cy="1440180"/>
            <wp:effectExtent l="0" t="0" r="0" b="7620"/>
            <wp:docPr id="4" name="图片 4" descr="说明: 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 descr="说明: 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C61A82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7FF3C26B" w14:textId="77777777" w:rsidR="001E2883" w:rsidRDefault="001E2883" w:rsidP="001E2883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457670DE" w14:textId="77777777" w:rsidR="001E2883" w:rsidRDefault="001E2883" w:rsidP="001E2883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6BD4C0FF" w14:textId="77777777" w:rsidR="001E2883" w:rsidRDefault="001E2883" w:rsidP="001E2883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BFCFA5C" w14:textId="77777777" w:rsidR="001E2883" w:rsidRDefault="001E2883" w:rsidP="001E2883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131D81B4" w14:textId="77777777" w:rsidR="001E2883" w:rsidRDefault="001E2883" w:rsidP="001E2883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6E05878B" w14:textId="77777777" w:rsidR="001E2883" w:rsidRDefault="001E2883" w:rsidP="001E2883">
      <w:pPr>
        <w:jc w:val="center"/>
        <w:rPr>
          <w:rFonts w:ascii="Book Antiqua" w:hAnsi="Book Antiqua" w:cstheme="minorBidi"/>
          <w:sz w:val="21"/>
          <w:szCs w:val="22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652DBF54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2711DFA5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73BD8685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48DE8464" w14:textId="19D9FCDA" w:rsidR="001E2883" w:rsidRDefault="001E2883" w:rsidP="001E2883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6B698798" wp14:editId="308C8513">
            <wp:extent cx="1447800" cy="1440180"/>
            <wp:effectExtent l="0" t="0" r="0" b="7620"/>
            <wp:docPr id="1" name="图片 1" descr="说明: 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" descr="说明: 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89D5B5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11D85161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32B6BACC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272905AB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6BCB37A0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6E21F267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275D4E3C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418F0E2B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281F4E35" w14:textId="77777777" w:rsidR="001E2883" w:rsidRDefault="001E2883" w:rsidP="001E2883">
      <w:pPr>
        <w:jc w:val="center"/>
        <w:rPr>
          <w:rFonts w:ascii="Book Antiqua" w:hAnsi="Book Antiqua"/>
        </w:rPr>
      </w:pPr>
    </w:p>
    <w:p w14:paraId="5407FEC6" w14:textId="77777777" w:rsidR="001E2883" w:rsidRDefault="001E2883" w:rsidP="001E2883">
      <w:pPr>
        <w:jc w:val="right"/>
        <w:rPr>
          <w:rFonts w:ascii="Book Antiqua" w:hAnsi="Book Antiqua"/>
          <w:color w:val="000000" w:themeColor="text1"/>
        </w:rPr>
      </w:pPr>
    </w:p>
    <w:p w14:paraId="51C5E29F" w14:textId="77777777" w:rsidR="001E2883" w:rsidRDefault="001E2883" w:rsidP="001E2883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2 </w:t>
      </w:r>
      <w:proofErr w:type="spellStart"/>
      <w:r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p w14:paraId="6C928E71" w14:textId="77777777" w:rsidR="00637872" w:rsidRPr="001E2883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sectPr w:rsidR="00637872" w:rsidRPr="001E28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44E1FA0" w14:textId="77777777" w:rsidR="00D3694C" w:rsidRDefault="00D3694C" w:rsidP="00A154E0">
      <w:r>
        <w:separator/>
      </w:r>
    </w:p>
  </w:endnote>
  <w:endnote w:type="continuationSeparator" w:id="0">
    <w:p w14:paraId="1589B636" w14:textId="77777777" w:rsidR="00D3694C" w:rsidRDefault="00D3694C" w:rsidP="00A154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99352532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6A3D3ABE" w14:textId="04714836" w:rsidR="00243E6C" w:rsidRDefault="00243E6C" w:rsidP="00BB2F6B">
            <w:pPr>
              <w:pStyle w:val="a7"/>
              <w:jc w:val="right"/>
            </w:pPr>
            <w:r w:rsidRPr="00BB2F6B">
              <w:rPr>
                <w:rFonts w:ascii="Book Antiqua" w:hAnsi="Book Antiqua"/>
                <w:sz w:val="24"/>
                <w:szCs w:val="24"/>
                <w:lang w:val="zh-CN"/>
              </w:rPr>
              <w:t xml:space="preserve"> 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A46C6B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3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BB2F6B">
              <w:rPr>
                <w:rFonts w:ascii="Book Antiqua" w:hAnsi="Book Antiqua"/>
                <w:sz w:val="24"/>
                <w:szCs w:val="24"/>
                <w:lang w:val="zh-CN"/>
              </w:rPr>
              <w:t xml:space="preserve"> / 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A46C6B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2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37E17AB6" w14:textId="77777777" w:rsidR="00243E6C" w:rsidRDefault="00243E6C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5C2D2A" w14:textId="77777777" w:rsidR="00D3694C" w:rsidRDefault="00D3694C" w:rsidP="00A154E0">
      <w:r>
        <w:separator/>
      </w:r>
    </w:p>
  </w:footnote>
  <w:footnote w:type="continuationSeparator" w:id="0">
    <w:p w14:paraId="0188BD5B" w14:textId="77777777" w:rsidR="00D3694C" w:rsidRDefault="00D3694C" w:rsidP="00A154E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17382"/>
    <w:rsid w:val="000362ED"/>
    <w:rsid w:val="00057F3D"/>
    <w:rsid w:val="00065357"/>
    <w:rsid w:val="000B1F70"/>
    <w:rsid w:val="00110692"/>
    <w:rsid w:val="00136F18"/>
    <w:rsid w:val="0015121A"/>
    <w:rsid w:val="001840C6"/>
    <w:rsid w:val="001B1B7D"/>
    <w:rsid w:val="001E2883"/>
    <w:rsid w:val="00200777"/>
    <w:rsid w:val="00202134"/>
    <w:rsid w:val="00222CD3"/>
    <w:rsid w:val="00243DB9"/>
    <w:rsid w:val="00243E6C"/>
    <w:rsid w:val="00255573"/>
    <w:rsid w:val="0028219C"/>
    <w:rsid w:val="002D53B0"/>
    <w:rsid w:val="002E1356"/>
    <w:rsid w:val="002F1CE9"/>
    <w:rsid w:val="0030300E"/>
    <w:rsid w:val="003135CD"/>
    <w:rsid w:val="00317695"/>
    <w:rsid w:val="00350D94"/>
    <w:rsid w:val="0035118E"/>
    <w:rsid w:val="00351B89"/>
    <w:rsid w:val="00366C5E"/>
    <w:rsid w:val="00377849"/>
    <w:rsid w:val="003818CB"/>
    <w:rsid w:val="003D3018"/>
    <w:rsid w:val="00440CCD"/>
    <w:rsid w:val="00472081"/>
    <w:rsid w:val="004F77C2"/>
    <w:rsid w:val="00594C9D"/>
    <w:rsid w:val="005C3304"/>
    <w:rsid w:val="005D66B1"/>
    <w:rsid w:val="005F2FE1"/>
    <w:rsid w:val="00627BFC"/>
    <w:rsid w:val="00637872"/>
    <w:rsid w:val="00641752"/>
    <w:rsid w:val="00644BB9"/>
    <w:rsid w:val="00672118"/>
    <w:rsid w:val="006E3E32"/>
    <w:rsid w:val="006E7CA8"/>
    <w:rsid w:val="007334E8"/>
    <w:rsid w:val="00735A4D"/>
    <w:rsid w:val="00790B83"/>
    <w:rsid w:val="007B347B"/>
    <w:rsid w:val="00821837"/>
    <w:rsid w:val="00833C06"/>
    <w:rsid w:val="008539B4"/>
    <w:rsid w:val="00891191"/>
    <w:rsid w:val="008B61C6"/>
    <w:rsid w:val="008E5D81"/>
    <w:rsid w:val="00950B73"/>
    <w:rsid w:val="009B213C"/>
    <w:rsid w:val="009B38E4"/>
    <w:rsid w:val="009C20A4"/>
    <w:rsid w:val="009D2C5B"/>
    <w:rsid w:val="009E08BC"/>
    <w:rsid w:val="009E4681"/>
    <w:rsid w:val="00A154E0"/>
    <w:rsid w:val="00A4389E"/>
    <w:rsid w:val="00A46C6B"/>
    <w:rsid w:val="00A77B3E"/>
    <w:rsid w:val="00AB743C"/>
    <w:rsid w:val="00B754BB"/>
    <w:rsid w:val="00BA48C8"/>
    <w:rsid w:val="00BB2F6B"/>
    <w:rsid w:val="00BC0BD9"/>
    <w:rsid w:val="00BC4A6B"/>
    <w:rsid w:val="00BC7521"/>
    <w:rsid w:val="00C00396"/>
    <w:rsid w:val="00C228BD"/>
    <w:rsid w:val="00C674D4"/>
    <w:rsid w:val="00CA2A55"/>
    <w:rsid w:val="00CC1069"/>
    <w:rsid w:val="00D14383"/>
    <w:rsid w:val="00D2530A"/>
    <w:rsid w:val="00D3694C"/>
    <w:rsid w:val="00D40783"/>
    <w:rsid w:val="00D415FC"/>
    <w:rsid w:val="00D4381E"/>
    <w:rsid w:val="00D604E6"/>
    <w:rsid w:val="00D830EC"/>
    <w:rsid w:val="00D97D99"/>
    <w:rsid w:val="00DD1038"/>
    <w:rsid w:val="00DE0A1D"/>
    <w:rsid w:val="00E32E27"/>
    <w:rsid w:val="00E32E5F"/>
    <w:rsid w:val="00E52FD5"/>
    <w:rsid w:val="00E53DF4"/>
    <w:rsid w:val="00E55AE6"/>
    <w:rsid w:val="00E6270F"/>
    <w:rsid w:val="00E74088"/>
    <w:rsid w:val="00EE47D1"/>
    <w:rsid w:val="00F001C9"/>
    <w:rsid w:val="00F25CE3"/>
    <w:rsid w:val="00F46723"/>
    <w:rsid w:val="00F5289A"/>
    <w:rsid w:val="00F66577"/>
    <w:rsid w:val="00FB45A1"/>
    <w:rsid w:val="00FE2D44"/>
    <w:rsid w:val="00FE5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BD158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header" w:uiPriority="99"/>
    <w:lsdException w:name="footer" w:uiPriority="99"/>
    <w:lsdException w:name="caption" w:qFormat="1"/>
    <w:lsdException w:name="annotation reference" w:uiPriority="99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Strong" w:semiHidden="0" w:unhideWhenUsed="0" w:qFormat="1"/>
    <w:lsdException w:name="Emphasis" w:semiHidden="0" w:unhideWhenUsed="0" w:qFormat="1"/>
    <w:lsdException w:name="annotation subject" w:uiPriority="99"/>
    <w:lsdException w:name="No List" w:uiPriority="99"/>
    <w:lsdException w:name="Balloon Text" w:semiHidden="0" w:unhideWhenUsed="0"/>
    <w:lsdException w:name="Table Grid" w:uiPriority="3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Char"/>
    <w:qFormat/>
    <w:rsid w:val="00641752"/>
    <w:pPr>
      <w:keepNext/>
      <w:spacing w:before="240" w:after="60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Char"/>
    <w:qFormat/>
    <w:rsid w:val="00641752"/>
    <w:pPr>
      <w:keepNext/>
      <w:spacing w:before="240" w:after="60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Char"/>
    <w:qFormat/>
    <w:rsid w:val="00641752"/>
    <w:pPr>
      <w:keepNext/>
      <w:spacing w:before="240" w:after="60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Char"/>
    <w:qFormat/>
    <w:rsid w:val="00641752"/>
    <w:pPr>
      <w:keepNext/>
      <w:spacing w:before="240" w:after="60"/>
      <w:outlineLvl w:val="3"/>
    </w:pPr>
    <w:rPr>
      <w:rFonts w:ascii="Book Antiqua" w:eastAsia="Book Antiqua" w:hAnsi="Book Antiqua" w:cs="Book Antiqua"/>
      <w:b/>
      <w:bCs/>
    </w:rPr>
  </w:style>
  <w:style w:type="paragraph" w:styleId="5">
    <w:name w:val="heading 5"/>
    <w:basedOn w:val="a"/>
    <w:next w:val="a"/>
    <w:link w:val="5Char"/>
    <w:qFormat/>
    <w:rsid w:val="00641752"/>
    <w:pPr>
      <w:spacing w:before="240" w:after="60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Char"/>
    <w:qFormat/>
    <w:rsid w:val="00641752"/>
    <w:pPr>
      <w:spacing w:before="240" w:after="60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sid w:val="00E74088"/>
    <w:rPr>
      <w:sz w:val="18"/>
      <w:szCs w:val="18"/>
    </w:rPr>
  </w:style>
  <w:style w:type="character" w:customStyle="1" w:styleId="Char">
    <w:name w:val="批注框文本 Char"/>
    <w:basedOn w:val="a0"/>
    <w:link w:val="a3"/>
    <w:rsid w:val="00E74088"/>
    <w:rPr>
      <w:sz w:val="18"/>
      <w:szCs w:val="18"/>
    </w:rPr>
  </w:style>
  <w:style w:type="character" w:styleId="a4">
    <w:name w:val="annotation reference"/>
    <w:basedOn w:val="a0"/>
    <w:uiPriority w:val="99"/>
    <w:semiHidden/>
    <w:unhideWhenUsed/>
    <w:rsid w:val="00637872"/>
    <w:rPr>
      <w:sz w:val="21"/>
      <w:szCs w:val="21"/>
    </w:rPr>
  </w:style>
  <w:style w:type="paragraph" w:styleId="a5">
    <w:name w:val="annotation text"/>
    <w:basedOn w:val="a"/>
    <w:link w:val="Char0"/>
    <w:uiPriority w:val="99"/>
    <w:semiHidden/>
    <w:unhideWhenUsed/>
    <w:rsid w:val="00637872"/>
  </w:style>
  <w:style w:type="character" w:customStyle="1" w:styleId="Char0">
    <w:name w:val="批注文字 Char"/>
    <w:basedOn w:val="a0"/>
    <w:link w:val="a5"/>
    <w:uiPriority w:val="99"/>
    <w:semiHidden/>
    <w:rsid w:val="00637872"/>
    <w:rPr>
      <w:sz w:val="24"/>
      <w:szCs w:val="24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637872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637872"/>
    <w:rPr>
      <w:b/>
      <w:bCs/>
      <w:sz w:val="24"/>
      <w:szCs w:val="24"/>
    </w:rPr>
  </w:style>
  <w:style w:type="character" w:customStyle="1" w:styleId="Char2">
    <w:name w:val="页脚 Char"/>
    <w:basedOn w:val="a0"/>
    <w:link w:val="a7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7">
    <w:name w:val="footer"/>
    <w:basedOn w:val="a"/>
    <w:link w:val="Char2"/>
    <w:uiPriority w:val="99"/>
    <w:unhideWhenUsed/>
    <w:rsid w:val="00637872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Char3">
    <w:name w:val="页眉 Char"/>
    <w:basedOn w:val="a0"/>
    <w:link w:val="a8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8">
    <w:name w:val="header"/>
    <w:basedOn w:val="a"/>
    <w:link w:val="Char3"/>
    <w:uiPriority w:val="99"/>
    <w:unhideWhenUsed/>
    <w:rsid w:val="00637872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637872"/>
    <w:pPr>
      <w:widowControl w:val="0"/>
      <w:jc w:val="center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0"/>
    <w:link w:val="EndNoteBibliographyTitle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637872"/>
    <w:pPr>
      <w:widowControl w:val="0"/>
      <w:jc w:val="both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0"/>
    <w:link w:val="EndNoteBibliography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CategoryHeading">
    <w:name w:val="EndNote Category Heading"/>
    <w:basedOn w:val="a"/>
    <w:link w:val="EndNoteCategoryHeading0"/>
    <w:rsid w:val="00637872"/>
    <w:pPr>
      <w:widowControl w:val="0"/>
      <w:spacing w:before="120" w:after="120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Heading0">
    <w:name w:val="EndNote Category Heading 字符"/>
    <w:basedOn w:val="a0"/>
    <w:link w:val="EndNoteCategoryHeading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paragraph" w:customStyle="1" w:styleId="EndNoteCategoryTitle">
    <w:name w:val="EndNote Category Title"/>
    <w:basedOn w:val="a"/>
    <w:link w:val="EndNoteCategoryTitle0"/>
    <w:rsid w:val="00637872"/>
    <w:pPr>
      <w:widowControl w:val="0"/>
      <w:spacing w:before="120" w:after="120"/>
      <w:jc w:val="center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Title0">
    <w:name w:val="EndNote Category Title 字符"/>
    <w:basedOn w:val="a0"/>
    <w:link w:val="EndNoteCategoryTitle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dxebaseoffice2010blue">
    <w:name w:val="dxebase_office2010blue"/>
    <w:basedOn w:val="a0"/>
    <w:rsid w:val="00065357"/>
  </w:style>
  <w:style w:type="character" w:customStyle="1" w:styleId="1Char">
    <w:name w:val="标题 1 Char"/>
    <w:basedOn w:val="a0"/>
    <w:link w:val="1"/>
    <w:rsid w:val="00641752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Char">
    <w:name w:val="标题 2 Char"/>
    <w:basedOn w:val="a0"/>
    <w:link w:val="2"/>
    <w:rsid w:val="00641752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Char">
    <w:name w:val="标题 3 Char"/>
    <w:basedOn w:val="a0"/>
    <w:link w:val="3"/>
    <w:rsid w:val="00641752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Char">
    <w:name w:val="标题 4 Char"/>
    <w:basedOn w:val="a0"/>
    <w:link w:val="4"/>
    <w:rsid w:val="00641752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Char">
    <w:name w:val="标题 5 Char"/>
    <w:basedOn w:val="a0"/>
    <w:link w:val="5"/>
    <w:rsid w:val="00641752"/>
    <w:rPr>
      <w:rFonts w:ascii="Book Antiqua" w:eastAsia="Book Antiqua" w:hAnsi="Book Antiqua" w:cs="Book Antiqua"/>
      <w:b/>
      <w:bCs/>
      <w:iCs/>
    </w:rPr>
  </w:style>
  <w:style w:type="character" w:customStyle="1" w:styleId="6Char">
    <w:name w:val="标题 6 Char"/>
    <w:basedOn w:val="a0"/>
    <w:link w:val="6"/>
    <w:rsid w:val="00641752"/>
    <w:rPr>
      <w:rFonts w:ascii="Book Antiqua" w:eastAsia="Book Antiqua" w:hAnsi="Book Antiqua" w:cs="Book Antiqua"/>
      <w:b/>
      <w:bCs/>
      <w:sz w:val="16"/>
      <w:szCs w:val="16"/>
    </w:rPr>
  </w:style>
  <w:style w:type="character" w:customStyle="1" w:styleId="apple-converted-space">
    <w:name w:val="apple-converted-space"/>
    <w:rsid w:val="00641752"/>
  </w:style>
  <w:style w:type="paragraph" w:styleId="a9">
    <w:name w:val="Revision"/>
    <w:hidden/>
    <w:uiPriority w:val="99"/>
    <w:semiHidden/>
    <w:rsid w:val="007334E8"/>
    <w:rPr>
      <w:sz w:val="24"/>
      <w:szCs w:val="24"/>
    </w:rPr>
  </w:style>
  <w:style w:type="character" w:styleId="aa">
    <w:name w:val="Hyperlink"/>
    <w:basedOn w:val="a0"/>
    <w:uiPriority w:val="99"/>
    <w:unhideWhenUsed/>
    <w:rsid w:val="00243DB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header" w:uiPriority="99"/>
    <w:lsdException w:name="footer" w:uiPriority="99"/>
    <w:lsdException w:name="caption" w:qFormat="1"/>
    <w:lsdException w:name="annotation reference" w:uiPriority="99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Hyperlink" w:uiPriority="99"/>
    <w:lsdException w:name="Strong" w:semiHidden="0" w:unhideWhenUsed="0" w:qFormat="1"/>
    <w:lsdException w:name="Emphasis" w:semiHidden="0" w:unhideWhenUsed="0" w:qFormat="1"/>
    <w:lsdException w:name="annotation subject" w:uiPriority="99"/>
    <w:lsdException w:name="No List" w:uiPriority="99"/>
    <w:lsdException w:name="Balloon Text" w:semiHidden="0" w:unhideWhenUsed="0"/>
    <w:lsdException w:name="Table Grid" w:uiPriority="3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Char"/>
    <w:qFormat/>
    <w:rsid w:val="00641752"/>
    <w:pPr>
      <w:keepNext/>
      <w:spacing w:before="240" w:after="60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Char"/>
    <w:qFormat/>
    <w:rsid w:val="00641752"/>
    <w:pPr>
      <w:keepNext/>
      <w:spacing w:before="240" w:after="60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Char"/>
    <w:qFormat/>
    <w:rsid w:val="00641752"/>
    <w:pPr>
      <w:keepNext/>
      <w:spacing w:before="240" w:after="60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Char"/>
    <w:qFormat/>
    <w:rsid w:val="00641752"/>
    <w:pPr>
      <w:keepNext/>
      <w:spacing w:before="240" w:after="60"/>
      <w:outlineLvl w:val="3"/>
    </w:pPr>
    <w:rPr>
      <w:rFonts w:ascii="Book Antiqua" w:eastAsia="Book Antiqua" w:hAnsi="Book Antiqua" w:cs="Book Antiqua"/>
      <w:b/>
      <w:bCs/>
    </w:rPr>
  </w:style>
  <w:style w:type="paragraph" w:styleId="5">
    <w:name w:val="heading 5"/>
    <w:basedOn w:val="a"/>
    <w:next w:val="a"/>
    <w:link w:val="5Char"/>
    <w:qFormat/>
    <w:rsid w:val="00641752"/>
    <w:pPr>
      <w:spacing w:before="240" w:after="60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Char"/>
    <w:qFormat/>
    <w:rsid w:val="00641752"/>
    <w:pPr>
      <w:spacing w:before="240" w:after="60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sid w:val="00E74088"/>
    <w:rPr>
      <w:sz w:val="18"/>
      <w:szCs w:val="18"/>
    </w:rPr>
  </w:style>
  <w:style w:type="character" w:customStyle="1" w:styleId="Char">
    <w:name w:val="批注框文本 Char"/>
    <w:basedOn w:val="a0"/>
    <w:link w:val="a3"/>
    <w:rsid w:val="00E74088"/>
    <w:rPr>
      <w:sz w:val="18"/>
      <w:szCs w:val="18"/>
    </w:rPr>
  </w:style>
  <w:style w:type="character" w:styleId="a4">
    <w:name w:val="annotation reference"/>
    <w:basedOn w:val="a0"/>
    <w:uiPriority w:val="99"/>
    <w:semiHidden/>
    <w:unhideWhenUsed/>
    <w:rsid w:val="00637872"/>
    <w:rPr>
      <w:sz w:val="21"/>
      <w:szCs w:val="21"/>
    </w:rPr>
  </w:style>
  <w:style w:type="paragraph" w:styleId="a5">
    <w:name w:val="annotation text"/>
    <w:basedOn w:val="a"/>
    <w:link w:val="Char0"/>
    <w:uiPriority w:val="99"/>
    <w:semiHidden/>
    <w:unhideWhenUsed/>
    <w:rsid w:val="00637872"/>
  </w:style>
  <w:style w:type="character" w:customStyle="1" w:styleId="Char0">
    <w:name w:val="批注文字 Char"/>
    <w:basedOn w:val="a0"/>
    <w:link w:val="a5"/>
    <w:uiPriority w:val="99"/>
    <w:semiHidden/>
    <w:rsid w:val="00637872"/>
    <w:rPr>
      <w:sz w:val="24"/>
      <w:szCs w:val="24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637872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637872"/>
    <w:rPr>
      <w:b/>
      <w:bCs/>
      <w:sz w:val="24"/>
      <w:szCs w:val="24"/>
    </w:rPr>
  </w:style>
  <w:style w:type="character" w:customStyle="1" w:styleId="Char2">
    <w:name w:val="页脚 Char"/>
    <w:basedOn w:val="a0"/>
    <w:link w:val="a7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7">
    <w:name w:val="footer"/>
    <w:basedOn w:val="a"/>
    <w:link w:val="Char2"/>
    <w:uiPriority w:val="99"/>
    <w:unhideWhenUsed/>
    <w:rsid w:val="00637872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Char3">
    <w:name w:val="页眉 Char"/>
    <w:basedOn w:val="a0"/>
    <w:link w:val="a8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8">
    <w:name w:val="header"/>
    <w:basedOn w:val="a"/>
    <w:link w:val="Char3"/>
    <w:uiPriority w:val="99"/>
    <w:unhideWhenUsed/>
    <w:rsid w:val="00637872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637872"/>
    <w:pPr>
      <w:widowControl w:val="0"/>
      <w:jc w:val="center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0"/>
    <w:link w:val="EndNoteBibliographyTitle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637872"/>
    <w:pPr>
      <w:widowControl w:val="0"/>
      <w:jc w:val="both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0"/>
    <w:link w:val="EndNoteBibliography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CategoryHeading">
    <w:name w:val="EndNote Category Heading"/>
    <w:basedOn w:val="a"/>
    <w:link w:val="EndNoteCategoryHeading0"/>
    <w:rsid w:val="00637872"/>
    <w:pPr>
      <w:widowControl w:val="0"/>
      <w:spacing w:before="120" w:after="120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Heading0">
    <w:name w:val="EndNote Category Heading 字符"/>
    <w:basedOn w:val="a0"/>
    <w:link w:val="EndNoteCategoryHeading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paragraph" w:customStyle="1" w:styleId="EndNoteCategoryTitle">
    <w:name w:val="EndNote Category Title"/>
    <w:basedOn w:val="a"/>
    <w:link w:val="EndNoteCategoryTitle0"/>
    <w:rsid w:val="00637872"/>
    <w:pPr>
      <w:widowControl w:val="0"/>
      <w:spacing w:before="120" w:after="120"/>
      <w:jc w:val="center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Title0">
    <w:name w:val="EndNote Category Title 字符"/>
    <w:basedOn w:val="a0"/>
    <w:link w:val="EndNoteCategoryTitle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dxebaseoffice2010blue">
    <w:name w:val="dxebase_office2010blue"/>
    <w:basedOn w:val="a0"/>
    <w:rsid w:val="00065357"/>
  </w:style>
  <w:style w:type="character" w:customStyle="1" w:styleId="1Char">
    <w:name w:val="标题 1 Char"/>
    <w:basedOn w:val="a0"/>
    <w:link w:val="1"/>
    <w:rsid w:val="00641752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Char">
    <w:name w:val="标题 2 Char"/>
    <w:basedOn w:val="a0"/>
    <w:link w:val="2"/>
    <w:rsid w:val="00641752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Char">
    <w:name w:val="标题 3 Char"/>
    <w:basedOn w:val="a0"/>
    <w:link w:val="3"/>
    <w:rsid w:val="00641752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Char">
    <w:name w:val="标题 4 Char"/>
    <w:basedOn w:val="a0"/>
    <w:link w:val="4"/>
    <w:rsid w:val="00641752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Char">
    <w:name w:val="标题 5 Char"/>
    <w:basedOn w:val="a0"/>
    <w:link w:val="5"/>
    <w:rsid w:val="00641752"/>
    <w:rPr>
      <w:rFonts w:ascii="Book Antiqua" w:eastAsia="Book Antiqua" w:hAnsi="Book Antiqua" w:cs="Book Antiqua"/>
      <w:b/>
      <w:bCs/>
      <w:iCs/>
    </w:rPr>
  </w:style>
  <w:style w:type="character" w:customStyle="1" w:styleId="6Char">
    <w:name w:val="标题 6 Char"/>
    <w:basedOn w:val="a0"/>
    <w:link w:val="6"/>
    <w:rsid w:val="00641752"/>
    <w:rPr>
      <w:rFonts w:ascii="Book Antiqua" w:eastAsia="Book Antiqua" w:hAnsi="Book Antiqua" w:cs="Book Antiqua"/>
      <w:b/>
      <w:bCs/>
      <w:sz w:val="16"/>
      <w:szCs w:val="16"/>
    </w:rPr>
  </w:style>
  <w:style w:type="character" w:customStyle="1" w:styleId="apple-converted-space">
    <w:name w:val="apple-converted-space"/>
    <w:rsid w:val="00641752"/>
  </w:style>
  <w:style w:type="paragraph" w:styleId="a9">
    <w:name w:val="Revision"/>
    <w:hidden/>
    <w:uiPriority w:val="99"/>
    <w:semiHidden/>
    <w:rsid w:val="007334E8"/>
    <w:rPr>
      <w:sz w:val="24"/>
      <w:szCs w:val="24"/>
    </w:rPr>
  </w:style>
  <w:style w:type="character" w:styleId="aa">
    <w:name w:val="Hyperlink"/>
    <w:basedOn w:val="a0"/>
    <w:uiPriority w:val="99"/>
    <w:unhideWhenUsed/>
    <w:rsid w:val="00243DB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663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3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8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3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52</Pages>
  <Words>27501</Words>
  <Characters>156757</Characters>
  <Application>Microsoft Office Word</Application>
  <DocSecurity>0</DocSecurity>
  <Lines>1306</Lines>
  <Paragraphs>3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8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angtong Deng</dc:creator>
  <cp:lastModifiedBy>HP</cp:lastModifiedBy>
  <cp:revision>10</cp:revision>
  <dcterms:created xsi:type="dcterms:W3CDTF">2021-12-21T05:55:00Z</dcterms:created>
  <dcterms:modified xsi:type="dcterms:W3CDTF">2022-01-06T02:29:00Z</dcterms:modified>
</cp:coreProperties>
</file>